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3EFD" w:rsidRPr="00642682" w:rsidRDefault="00E83EFD" w:rsidP="00642682">
      <w:pPr>
        <w:pStyle w:val="Bezodstpw"/>
        <w:jc w:val="both"/>
        <w:rPr>
          <w:sz w:val="28"/>
          <w:szCs w:val="28"/>
        </w:rPr>
      </w:pPr>
      <w:bookmarkStart w:id="0" w:name="_Hlk508902039"/>
      <w:bookmarkEnd w:id="0"/>
      <w:r w:rsidRPr="00E83EFD">
        <w:rPr>
          <w:sz w:val="28"/>
          <w:szCs w:val="28"/>
        </w:rPr>
        <w:t xml:space="preserve">Title: </w:t>
      </w:r>
      <w:r>
        <w:rPr>
          <w:sz w:val="28"/>
          <w:szCs w:val="28"/>
        </w:rPr>
        <w:t xml:space="preserve">buried versus exposed </w:t>
      </w:r>
      <w:r w:rsidR="00642682">
        <w:rPr>
          <w:sz w:val="28"/>
          <w:szCs w:val="28"/>
        </w:rPr>
        <w:t xml:space="preserve">- </w:t>
      </w:r>
      <w:r w:rsidR="00BE7D40">
        <w:rPr>
          <w:sz w:val="28"/>
          <w:szCs w:val="28"/>
        </w:rPr>
        <w:t xml:space="preserve">transmembrane </w:t>
      </w:r>
      <w:r w:rsidR="00DC0F13" w:rsidRPr="00DC0F13">
        <w:rPr>
          <w:sz w:val="28"/>
          <w:szCs w:val="28"/>
        </w:rPr>
        <w:t>β barrel residues</w:t>
      </w:r>
      <w:r w:rsidR="00DC0F13">
        <w:rPr>
          <w:sz w:val="28"/>
          <w:szCs w:val="28"/>
        </w:rPr>
        <w:t xml:space="preserve"> status prediction</w:t>
      </w:r>
      <w:r w:rsidR="00642682">
        <w:rPr>
          <w:sz w:val="28"/>
          <w:szCs w:val="28"/>
        </w:rPr>
        <w:br/>
      </w:r>
    </w:p>
    <w:p w:rsidR="00430CC1" w:rsidRDefault="00430CC1" w:rsidP="000E3C67">
      <w:pPr>
        <w:pStyle w:val="Nagwek2"/>
        <w:jc w:val="both"/>
      </w:pPr>
      <w:r>
        <w:t>Abstract</w:t>
      </w:r>
    </w:p>
    <w:p w:rsidR="003E67B1" w:rsidRPr="00430CC1" w:rsidRDefault="00C22C72" w:rsidP="000E3C67">
      <w:pPr>
        <w:jc w:val="both"/>
      </w:pPr>
      <w:r>
        <w:tab/>
        <w:t xml:space="preserve">Prediction of </w:t>
      </w:r>
      <w:r w:rsidR="00BC09A1">
        <w:t xml:space="preserve">exposure status of residues in </w:t>
      </w:r>
      <w:r>
        <w:t xml:space="preserve">Transmembrane </w:t>
      </w:r>
      <w:r w:rsidR="00A43676" w:rsidRPr="00A43676">
        <w:t>β</w:t>
      </w:r>
      <w:r w:rsidR="00A43676">
        <w:t>-</w:t>
      </w:r>
      <w:r w:rsidR="00A43676" w:rsidRPr="00A43676">
        <w:t xml:space="preserve">barrel </w:t>
      </w:r>
      <w:r w:rsidR="00E32901">
        <w:t xml:space="preserve">is a </w:t>
      </w:r>
      <w:r w:rsidR="00024110">
        <w:t>challenging</w:t>
      </w:r>
      <w:r w:rsidR="00E32901">
        <w:t xml:space="preserve"> task. There </w:t>
      </w:r>
      <w:r w:rsidR="0086623D">
        <w:t>is</w:t>
      </w:r>
      <w:r w:rsidR="00E32901">
        <w:t xml:space="preserve"> only very limited number of </w:t>
      </w:r>
      <w:r w:rsidR="00903D6B" w:rsidRPr="00A43676">
        <w:t>β</w:t>
      </w:r>
      <w:r w:rsidR="00903D6B">
        <w:t>-</w:t>
      </w:r>
      <w:r w:rsidR="00903D6B" w:rsidRPr="00A43676">
        <w:t>barrel</w:t>
      </w:r>
      <w:r w:rsidR="00E32901">
        <w:t xml:space="preserve"> structures experimentally resolved and therefore the training possibilities are limited by tiny databases available. </w:t>
      </w:r>
      <w:r w:rsidR="003E67B1">
        <w:t>Here</w:t>
      </w:r>
      <w:r w:rsidR="00F5214B">
        <w:t xml:space="preserve"> </w:t>
      </w:r>
      <w:r w:rsidR="00236324">
        <w:t>s</w:t>
      </w:r>
      <w:r w:rsidR="00236324" w:rsidRPr="003E67B1">
        <w:t xml:space="preserve">upport </w:t>
      </w:r>
      <w:r w:rsidR="00236324">
        <w:t>v</w:t>
      </w:r>
      <w:r w:rsidR="00236324" w:rsidRPr="003E67B1">
        <w:t>ector</w:t>
      </w:r>
      <w:r w:rsidR="00236324">
        <w:t xml:space="preserve"> classifier(SVC) approach to tackle the problem</w:t>
      </w:r>
      <w:r w:rsidR="00F5214B" w:rsidRPr="00F5214B">
        <w:t xml:space="preserve"> </w:t>
      </w:r>
      <w:r w:rsidR="00F5214B">
        <w:t>is presented</w:t>
      </w:r>
      <w:r w:rsidR="0063685C">
        <w:t>.</w:t>
      </w:r>
      <w:r w:rsidR="00F81A99">
        <w:t xml:space="preserve"> </w:t>
      </w:r>
      <w:r w:rsidR="00F5214B">
        <w:t xml:space="preserve">The </w:t>
      </w:r>
      <w:r w:rsidR="00F81A99">
        <w:t>cl</w:t>
      </w:r>
      <w:r w:rsidR="0063685C">
        <w:t xml:space="preserve">assifier was optimized and further improved by extraction of evolutionary information using PSI-BLAST. The </w:t>
      </w:r>
      <w:r w:rsidR="00236324">
        <w:t>accuracy of prediction</w:t>
      </w:r>
      <w:r w:rsidR="0063685C">
        <w:t xml:space="preserve"> of this predictor is 74.37% </w:t>
      </w:r>
      <w:r w:rsidR="00236324">
        <w:t xml:space="preserve">tested </w:t>
      </w:r>
      <w:r w:rsidR="0063685C">
        <w:t xml:space="preserve">on </w:t>
      </w:r>
      <w:r w:rsidR="00236324">
        <w:t xml:space="preserve">provided </w:t>
      </w:r>
      <w:r w:rsidR="0063685C">
        <w:t xml:space="preserve">dataset </w:t>
      </w:r>
      <w:r w:rsidR="00236324">
        <w:t>using</w:t>
      </w:r>
      <w:r w:rsidR="0063685C">
        <w:t xml:space="preserve"> 3-fold cross validation, which is comparable to 78,35% </w:t>
      </w:r>
      <w:r w:rsidR="00236324">
        <w:t xml:space="preserve">achieved by </w:t>
      </w:r>
      <w:r w:rsidR="0063685C">
        <w:t>best SVC approaches found in literature. Also the predictor is not falling</w:t>
      </w:r>
      <w:r w:rsidR="00236324">
        <w:t xml:space="preserve"> </w:t>
      </w:r>
      <w:r w:rsidR="0063685C">
        <w:t xml:space="preserve">far behind when compared to best available exposure status predictor for </w:t>
      </w:r>
      <w:r w:rsidR="00236324" w:rsidRPr="00236324">
        <w:t>β-barrel</w:t>
      </w:r>
      <w:r w:rsidR="00236324">
        <w:t xml:space="preserve">s, namely </w:t>
      </w:r>
      <w:r w:rsidR="0063685C">
        <w:t>HMM based TMBHMM which accuracy is 83%.</w:t>
      </w:r>
    </w:p>
    <w:p w:rsidR="00FE2257" w:rsidRPr="00FE2257" w:rsidRDefault="00FE2257" w:rsidP="00FE2257">
      <w:pPr>
        <w:pStyle w:val="Nagwek2"/>
      </w:pPr>
      <w:r>
        <w:t>Introduction</w:t>
      </w:r>
    </w:p>
    <w:p w:rsidR="00862B81" w:rsidRDefault="008850FE" w:rsidP="00862B81">
      <w:pPr>
        <w:spacing w:line="276" w:lineRule="auto"/>
        <w:ind w:firstLine="720"/>
        <w:jc w:val="both"/>
      </w:pPr>
      <w:r w:rsidRPr="00FE2257">
        <w:t>Support vector machine (SVM) is a supervised machine learning technique</w:t>
      </w:r>
      <w:r w:rsidR="00675D46">
        <w:t>.</w:t>
      </w:r>
      <w:r w:rsidRPr="00FE2257">
        <w:t xml:space="preserve"> </w:t>
      </w:r>
      <w:r w:rsidR="00675D46">
        <w:t>It means that</w:t>
      </w:r>
      <w:r w:rsidRPr="00FE2257">
        <w:t xml:space="preserve"> data </w:t>
      </w:r>
      <w:r w:rsidR="00675D46">
        <w:t xml:space="preserve">provided </w:t>
      </w:r>
      <w:r w:rsidRPr="00FE2257">
        <w:t>for training is supplied with correct classification</w:t>
      </w:r>
      <w:r w:rsidR="000E4685">
        <w:t xml:space="preserve">. </w:t>
      </w:r>
      <w:r w:rsidRPr="00FE2257">
        <w:t>The</w:t>
      </w:r>
      <w:r w:rsidR="00675D46">
        <w:t xml:space="preserve"> basic mechanism underpinning the</w:t>
      </w:r>
      <w:r w:rsidRPr="00FE2257">
        <w:t xml:space="preserve"> algorithm is </w:t>
      </w:r>
      <w:r w:rsidR="00675D46">
        <w:t>search for</w:t>
      </w:r>
      <w:r w:rsidRPr="00FE2257">
        <w:t xml:space="preserve"> the hyperplane</w:t>
      </w:r>
      <w:r w:rsidR="000E4685">
        <w:t xml:space="preserve"> which</w:t>
      </w:r>
      <w:r w:rsidRPr="00FE2257">
        <w:t xml:space="preserve"> </w:t>
      </w:r>
      <w:r w:rsidR="00675D46">
        <w:t xml:space="preserve">optimally </w:t>
      </w:r>
      <w:r w:rsidRPr="00FE2257">
        <w:t xml:space="preserve">separate training examples </w:t>
      </w:r>
      <w:r w:rsidR="00C5599B" w:rsidRPr="00FE2257">
        <w:t>and in turn, assign them to</w:t>
      </w:r>
      <w:r w:rsidRPr="00FE2257">
        <w:t xml:space="preserve"> different classes with the highest </w:t>
      </w:r>
      <w:r w:rsidR="00DD601B" w:rsidRPr="00FE2257">
        <w:t xml:space="preserve">possible </w:t>
      </w:r>
      <w:r w:rsidRPr="00FE2257">
        <w:t xml:space="preserve">accuracy. </w:t>
      </w:r>
      <w:r w:rsidR="00DF7092" w:rsidRPr="00FE2257">
        <w:t xml:space="preserve">The number of classes </w:t>
      </w:r>
      <w:r w:rsidR="00F2197A">
        <w:t xml:space="preserve">have to be </w:t>
      </w:r>
      <w:r w:rsidR="00DF7092" w:rsidRPr="00FE2257">
        <w:t xml:space="preserve"> defined by</w:t>
      </w:r>
      <w:r w:rsidR="00F2197A">
        <w:t xml:space="preserve"> </w:t>
      </w:r>
      <w:r w:rsidR="00DF7092" w:rsidRPr="00FE2257">
        <w:t>user before</w:t>
      </w:r>
      <w:r w:rsidR="00DD601B" w:rsidRPr="00FE2257">
        <w:t>hand</w:t>
      </w:r>
      <w:r w:rsidR="00DD601B" w:rsidRPr="00FE2257">
        <w:fldChar w:fldCharType="begin" w:fldLock="1"/>
      </w:r>
      <w:r w:rsidR="00DD601B" w:rsidRPr="00FE2257">
        <w:instrText>ADDIN CSL_CITATION { "citationItems" : [ { "id" : "ITEM-1", "itemData" : { "DOI" : "10.1016/j.isprsjprs.2010.11.001", "ISBN" : "0924-2716", "ISSN" : "09242716", "PMID" : "175", "abstract" : "A wide range of methods for analysis of airborne- and satellite-derived imagery continues to be proposed and assessed. In this paper, we review remote sensing implementations of support vector machines (SVMs), a promising machine learning methodology. This review is timely due to the exponentially increasing number of works published in recent years. SVMs are particularly appealing in the remote sensing field due to their ability to generalize well even with limited training samples, a common limitation for remote sensing applications. However, they also suffer from parameter assignment issues that can significantly affect obtained results. A summary of empirical results is provided for various applications of over one hundred published works (as of April, 2010). It is our hope that this survey will provide guidelines for future applications of SVMs and possible areas of algorithm enhancement. \u00a9 2010 International Society for Photogrammetry and Remote Sensing, Inc. (ISPRS).", "author" : [ { "dropping-particle" : "", "family" : "Mountrakis", "given" : "Giorgos", "non-dropping-particle" : "", "parse-names" : false, "suffix" : "" }, { "dropping-particle" : "", "family" : "Im", "given" : "Jungho", "non-dropping-particle" : "", "parse-names" : false, "suffix" : "" }, { "dropping-particle" : "", "family" : "Ogole", "given" : "Caesar", "non-dropping-particle" : "", "parse-names" : false, "suffix" : "" } ], "container-title" : "ISPRS Journal of Photogrammetry and Remote Sensing", "id" : "ITEM-1", "issue" : "3", "issued" : { "date-parts" : [ [ "2011" ] ] }, "page" : "247-259", "publisher" : "Elsevier B.V.", "title" : "Support vector machines in remote sensing: A review", "type" : "article-journal", "volume" : "66" }, "uris" : [ "http://www.mendeley.com/documents/?uuid=0a57f201-96e2-4963-a4e2-8d0e1e1dbeea" ] } ], "mendeley" : { "formattedCitation" : "(Mountrakis, Im, &amp; Ogole, 2011)", "plainTextFormattedCitation" : "(Mountrakis, Im, &amp; Ogole, 2011)", "previouslyFormattedCitation" : "(Mountrakis, Im, &amp; Ogole, 2011)" }, "properties" : {  }, "schema" : "https://github.com/citation-style-language/schema/raw/master/csl-citation.json" }</w:instrText>
      </w:r>
      <w:r w:rsidR="00DD601B" w:rsidRPr="00FE2257">
        <w:fldChar w:fldCharType="separate"/>
      </w:r>
      <w:r w:rsidR="00DD601B" w:rsidRPr="00FE2257">
        <w:rPr>
          <w:noProof/>
        </w:rPr>
        <w:t>(Mountrakis, Im, &amp; Ogole, 2011)</w:t>
      </w:r>
      <w:r w:rsidR="00DD601B" w:rsidRPr="00FE2257">
        <w:fldChar w:fldCharType="end"/>
      </w:r>
      <w:r w:rsidR="00DD601B" w:rsidRPr="00FE2257">
        <w:t xml:space="preserve">. </w:t>
      </w:r>
      <w:r w:rsidR="004E3F1D" w:rsidRPr="00FE2257">
        <w:t xml:space="preserve">One of easily accessible ways to </w:t>
      </w:r>
      <w:r w:rsidR="00F2197A">
        <w:t>implement</w:t>
      </w:r>
      <w:r w:rsidR="004E3F1D" w:rsidRPr="00FE2257">
        <w:t xml:space="preserve"> SVM is through scikit-learn</w:t>
      </w:r>
      <w:r w:rsidR="00C5599B" w:rsidRPr="00FE2257">
        <w:t xml:space="preserve"> library</w:t>
      </w:r>
      <w:r w:rsidR="00C5599B" w:rsidRPr="00FE2257">
        <w:fldChar w:fldCharType="begin" w:fldLock="1"/>
      </w:r>
      <w:r w:rsidR="00C5599B" w:rsidRPr="00FE2257">
        <w:instrText>ADDIN CSL_CITATION { "citationItems" : [ { "id" : "ITEM-1", "itemData" : { "DOI" : "10.1145/2786984.2786995", "ISSN" : "2375-0529", "abstract" : "Machine learning is a pervasive development at the intersection of statistics and computer science. While it can benefit many data-related applications, the technical nature of the research literature and the corresponding algorithms slows down its adoption. Scikit-learn is an open-source software project that aims at making machine learning accessible to all, whether it be in academia or in industry. It benefits from the general-purpose Python language, which is both broadly adopted in the scientific world, and supported by a thriving ecosystem of contributors. Here we give a quick introduction to scikit-learn as well as to machine-learning basics.", "author" : [ { "dropping-particle" : "", "family" : "Varoquaux", "given" : "G.", "non-dropping-particle" : "", "parse-names" : false, "suffix" : "" }, { "dropping-particle" : "", "family" : "Buitinck", "given" : "L.", "non-dropping-particle" : "", "parse-names" : false, "suffix" : "" }, { "dropping-particle" : "", "family" : "Louppe", "given" : "G.", "non-dropping-particle" : "", "parse-names" : false, "suffix" : "" }, { "dropping-particle" : "", "family" : "Grisel", "given" : "O.", "non-dropping-particle" : "", "parse-names" : false, "suffix" : "" }, { "dropping-particle" : "", "family" : "Pedregosa", "given" : "F.", "non-dropping-particle" : "", "parse-names" : false, "suffix" : "" }, { "dropping-particle" : "", "family" : "Mueller", "given" : "a.", "non-dropping-particle" : "", "parse-names" : false, "suffix" : "" } ], "container-title" : "GetMobile: Mobile Computing and Communications", "id" : "ITEM-1", "issue" : "1", "issued" : { "date-parts" : [ [ "2015" ] ] }, "page" : "29-33", "title" : "Scikit-learn: Machine Learning Without Learning the Machinery", "type" : "article-journal", "volume" : "19" }, "uris" : [ "http://www.mendeley.com/documents/?uuid=ece440d1-ff9a-47c9-aae2-d2cb780864cd" ] } ], "mendeley" : { "formattedCitation" : "(Varoquaux et al., 2015)", "plainTextFormattedCitation" : "(Varoquaux et al., 2015)", "previouslyFormattedCitation" : "(Varoquaux et al., 2015)" }, "properties" : {  }, "schema" : "https://github.com/citation-style-language/schema/raw/master/csl-citation.json" }</w:instrText>
      </w:r>
      <w:r w:rsidR="00C5599B" w:rsidRPr="00FE2257">
        <w:fldChar w:fldCharType="separate"/>
      </w:r>
      <w:r w:rsidR="00C5599B" w:rsidRPr="00FE2257">
        <w:rPr>
          <w:noProof/>
        </w:rPr>
        <w:t>(Varoquaux et al., 2015)</w:t>
      </w:r>
      <w:r w:rsidR="00C5599B" w:rsidRPr="00FE2257">
        <w:fldChar w:fldCharType="end"/>
      </w:r>
      <w:r w:rsidR="004E3F1D" w:rsidRPr="00FE2257">
        <w:t>. There are</w:t>
      </w:r>
      <w:r w:rsidR="00EE5D22" w:rsidRPr="00FE2257">
        <w:t xml:space="preserve"> 4 main types of kernels in SVM provided by scikit-learn: linear, polynomial, rbf and sigmoid. </w:t>
      </w:r>
      <w:r w:rsidR="00234F62" w:rsidRPr="00FE2257">
        <w:t xml:space="preserve">These kernel types define the </w:t>
      </w:r>
      <w:r w:rsidR="00862B81">
        <w:t xml:space="preserve">shape of the </w:t>
      </w:r>
      <w:r w:rsidR="00862B81" w:rsidRPr="00862B81">
        <w:t>hyperplane</w:t>
      </w:r>
      <w:r w:rsidR="00C5599B" w:rsidRPr="00FE2257">
        <w:t>.</w:t>
      </w:r>
      <w:r w:rsidR="004B7561" w:rsidRPr="00FE2257">
        <w:t xml:space="preserve"> Different kernels might </w:t>
      </w:r>
      <w:r w:rsidR="009828D5">
        <w:t>be favourable</w:t>
      </w:r>
      <w:r w:rsidR="004B7561" w:rsidRPr="00FE2257">
        <w:t xml:space="preserve"> </w:t>
      </w:r>
      <w:r w:rsidR="009828D5">
        <w:t xml:space="preserve">to use </w:t>
      </w:r>
      <w:r w:rsidR="004B7561" w:rsidRPr="00FE2257">
        <w:t>depending on the underlying problem one is trying to solve.</w:t>
      </w:r>
      <w:r w:rsidR="00A9477F" w:rsidRPr="00FE2257">
        <w:t xml:space="preserve"> </w:t>
      </w:r>
    </w:p>
    <w:p w:rsidR="0009700A" w:rsidRPr="00FE2257" w:rsidRDefault="00365255" w:rsidP="00FE2257">
      <w:pPr>
        <w:spacing w:line="276" w:lineRule="auto"/>
        <w:ind w:firstLine="720"/>
        <w:jc w:val="both"/>
      </w:pPr>
      <w:r w:rsidRPr="00FE2257">
        <w:t xml:space="preserve">Assessing the accuracy of the model is important for getting an estimate of its </w:t>
      </w:r>
      <w:r w:rsidR="008556C3">
        <w:t xml:space="preserve">predicting </w:t>
      </w:r>
      <w:r w:rsidRPr="00FE2257">
        <w:t xml:space="preserve">capabilities and also for </w:t>
      </w:r>
      <w:r w:rsidR="008556C3">
        <w:t xml:space="preserve">best </w:t>
      </w:r>
      <w:r w:rsidRPr="00FE2257">
        <w:t>model selection. One way of accuracy assessment is cross-validation</w:t>
      </w:r>
      <w:r w:rsidR="00DE2D4D" w:rsidRPr="00FE2257">
        <w:fldChar w:fldCharType="begin" w:fldLock="1"/>
      </w:r>
      <w:r w:rsidR="00DE2D4D" w:rsidRPr="00FE2257">
        <w:instrText>ADDIN CSL_CITATION { "citationItems" : [ { "id" : "ITEM-1", "itemData" : { "DOI" : "10.1067/mod.2000.109031", "ISBN" : "1-55860-363-8", "ISSN" : "10450823", "PMID" : "11029742", "abstract" : "We review accuracy estimation methods and compare the two most common methods: cross-validation and bootstrap. Recent experimen-tal results on artiicial data and theoretical re-sults in restricted settings have shown that for selecting a good classiier from a set of classi-(model selection), ten-fold cross-validation may be better than the more expensive l e a ve-one-out cross-validation. We report on a large-scale experiment|over half a million runs of C4.5 and a Naive-Bayes algorithm|to estimate the eeects of diierent parameters on these al-gorithms on real-world datasets. For cross-validation, we v ary the number of folds and whether the folds are stratiied or nott for boot-strap, we v ary the number of bootstrap sam-ples. Our results indicate that for real-word datasets similar to ours, the best method to use for model selection is ten-fold stratiied cross validation, even if computation power allows using more folds.", "author" : [ { "dropping-particle" : "", "family" : "Kohavi", "given" : "Ron", "non-dropping-particle" : "", "parse-names" : false, "suffix" : "" } ], "container-title" : "Appears in the International Joint Conference on Articial Intelligence (IJCAI)", "id" : "ITEM-1", "issued" : { "date-parts" : [ [ "1995" ] ] }, "page" : "1-7", "title" : "A Study of Cross-Validation and Bootstrap for Accuracy Estimation and Model Selection", "type" : "article-journal" }, "uris" : [ "http://www.mendeley.com/documents/?uuid=a26f169a-2a1b-4b96-8583-33011cbf519b" ] } ], "mendeley" : { "formattedCitation" : "(Kohavi, 1995)", "plainTextFormattedCitation" : "(Kohavi, 1995)", "previouslyFormattedCitation" : "(Kohavi, 1995)" }, "properties" : {  }, "schema" : "https://github.com/citation-style-language/schema/raw/master/csl-citation.json" }</w:instrText>
      </w:r>
      <w:r w:rsidR="00DE2D4D" w:rsidRPr="00FE2257">
        <w:fldChar w:fldCharType="separate"/>
      </w:r>
      <w:r w:rsidR="00DE2D4D" w:rsidRPr="00FE2257">
        <w:rPr>
          <w:noProof/>
        </w:rPr>
        <w:t>(Kohavi, 1995)</w:t>
      </w:r>
      <w:r w:rsidR="00DE2D4D" w:rsidRPr="00FE2257">
        <w:fldChar w:fldCharType="end"/>
      </w:r>
      <w:r w:rsidR="00DE2D4D" w:rsidRPr="00FE2257">
        <w:t xml:space="preserve">. </w:t>
      </w:r>
      <w:r w:rsidR="009E73C2" w:rsidRPr="00FE2257">
        <w:t xml:space="preserve">In this technique, the training database is split into </w:t>
      </w:r>
      <w:r w:rsidR="008556C3">
        <w:t>parts. some</w:t>
      </w:r>
      <w:r w:rsidR="009E73C2" w:rsidRPr="00FE2257">
        <w:t xml:space="preserve"> </w:t>
      </w:r>
      <w:r w:rsidR="008556C3">
        <w:t>of them are used for</w:t>
      </w:r>
      <w:r w:rsidR="009E73C2" w:rsidRPr="00FE2257">
        <w:t xml:space="preserve"> algorithm </w:t>
      </w:r>
      <w:r w:rsidR="008556C3">
        <w:t xml:space="preserve">training and some are </w:t>
      </w:r>
      <w:r w:rsidR="009E73C2" w:rsidRPr="00FE2257">
        <w:t xml:space="preserve">only used for </w:t>
      </w:r>
      <w:r w:rsidR="009177A6" w:rsidRPr="00FE2257">
        <w:t>testing the performance of the model.</w:t>
      </w:r>
      <w:r w:rsidR="008556C3">
        <w:t xml:space="preserve"> In case of K-fold cross validation, dataset is split into k parts. All</w:t>
      </w:r>
      <w:r w:rsidR="00E621EA">
        <w:t xml:space="preserve"> parts</w:t>
      </w:r>
      <w:r w:rsidR="008556C3">
        <w:t xml:space="preserve"> except one are used for training and </w:t>
      </w:r>
      <w:r w:rsidR="00E621EA">
        <w:t>remaining</w:t>
      </w:r>
      <w:r w:rsidR="008556C3">
        <w:t xml:space="preserve"> part is used for testing. The process is repeated k time</w:t>
      </w:r>
      <w:r w:rsidR="000E4685">
        <w:t>s</w:t>
      </w:r>
      <w:r w:rsidR="008556C3">
        <w:t xml:space="preserve">, so </w:t>
      </w:r>
      <w:r w:rsidR="00CF1418">
        <w:t xml:space="preserve">as </w:t>
      </w:r>
      <w:r w:rsidR="008556C3">
        <w:t xml:space="preserve">every part is used for </w:t>
      </w:r>
      <w:r w:rsidR="00857AEC">
        <w:t>testing once</w:t>
      </w:r>
      <w:r w:rsidR="00E621EA">
        <w:t xml:space="preserve">. </w:t>
      </w:r>
      <w:r w:rsidR="009177A6" w:rsidRPr="00FE2257">
        <w:t xml:space="preserve">This approach allow for generalization the </w:t>
      </w:r>
      <w:r w:rsidR="00BA0033">
        <w:t>accuracy</w:t>
      </w:r>
      <w:r w:rsidR="009177A6" w:rsidRPr="00FE2257">
        <w:t xml:space="preserve"> of the model, as test set is simulating real proble</w:t>
      </w:r>
      <w:r w:rsidR="00562415">
        <w:t>m</w:t>
      </w:r>
      <w:r w:rsidR="00CF1418">
        <w:t>, never seen by model before</w:t>
      </w:r>
      <w:r w:rsidR="00FE2257" w:rsidRPr="00FE2257">
        <w:t>.</w:t>
      </w:r>
    </w:p>
    <w:p w:rsidR="00831F63" w:rsidRDefault="00831F63" w:rsidP="00DE5A83">
      <w:pPr>
        <w:jc w:val="both"/>
      </w:pPr>
      <w:r>
        <w:tab/>
        <w:t xml:space="preserve">Transmembrane </w:t>
      </w:r>
      <w:r>
        <w:rPr>
          <w:rFonts w:cstheme="minorHAnsi"/>
        </w:rPr>
        <w:t>β</w:t>
      </w:r>
      <w:r w:rsidR="00513804">
        <w:t>-</w:t>
      </w:r>
      <w:r>
        <w:t xml:space="preserve">barrels </w:t>
      </w:r>
      <w:r w:rsidR="0064134F">
        <w:t xml:space="preserve">are transmembrane proteins formed by antiparallel </w:t>
      </w:r>
      <w:r w:rsidR="0064134F">
        <w:rPr>
          <w:rFonts w:cstheme="minorHAnsi"/>
        </w:rPr>
        <w:t xml:space="preserve">β-sheet </w:t>
      </w:r>
      <w:r w:rsidR="005776A4">
        <w:rPr>
          <w:rFonts w:cstheme="minorHAnsi"/>
        </w:rPr>
        <w:t>arranged</w:t>
      </w:r>
      <w:r w:rsidR="0064134F">
        <w:rPr>
          <w:rFonts w:cstheme="minorHAnsi"/>
        </w:rPr>
        <w:t xml:space="preserve"> </w:t>
      </w:r>
      <w:r w:rsidR="005776A4">
        <w:rPr>
          <w:rFonts w:cstheme="minorHAnsi"/>
        </w:rPr>
        <w:t>in</w:t>
      </w:r>
      <w:r w:rsidR="0064134F">
        <w:rPr>
          <w:rFonts w:cstheme="minorHAnsi"/>
        </w:rPr>
        <w:t xml:space="preserve"> barrel shape structure. Two </w:t>
      </w:r>
      <w:r w:rsidR="00CF1418">
        <w:rPr>
          <w:rFonts w:cstheme="minorHAnsi"/>
        </w:rPr>
        <w:t>following</w:t>
      </w:r>
      <w:r w:rsidR="0064134F">
        <w:rPr>
          <w:rFonts w:cstheme="minorHAnsi"/>
        </w:rPr>
        <w:t xml:space="preserve"> residues </w:t>
      </w:r>
      <w:r w:rsidR="00CF1418">
        <w:rPr>
          <w:rFonts w:cstheme="minorHAnsi"/>
        </w:rPr>
        <w:t>within</w:t>
      </w:r>
      <w:r w:rsidR="0064134F">
        <w:rPr>
          <w:rFonts w:cstheme="minorHAnsi"/>
        </w:rPr>
        <w:t xml:space="preserve"> </w:t>
      </w:r>
      <w:r w:rsidR="00914079">
        <w:rPr>
          <w:rFonts w:cstheme="minorHAnsi"/>
        </w:rPr>
        <w:t>β-s</w:t>
      </w:r>
      <w:r w:rsidR="00CF1418">
        <w:rPr>
          <w:rFonts w:cstheme="minorHAnsi"/>
        </w:rPr>
        <w:t>trand</w:t>
      </w:r>
      <w:r w:rsidR="00914079">
        <w:rPr>
          <w:rFonts w:cstheme="minorHAnsi"/>
        </w:rPr>
        <w:t xml:space="preserve"> are always pointing in the </w:t>
      </w:r>
      <w:r w:rsidR="005C0107">
        <w:rPr>
          <w:rFonts w:cstheme="minorHAnsi"/>
        </w:rPr>
        <w:t>opposite</w:t>
      </w:r>
      <w:r w:rsidR="00914079">
        <w:rPr>
          <w:rFonts w:cstheme="minorHAnsi"/>
        </w:rPr>
        <w:t xml:space="preserve"> directions </w:t>
      </w:r>
      <w:r w:rsidR="005C0107">
        <w:rPr>
          <w:rFonts w:cstheme="minorHAnsi"/>
        </w:rPr>
        <w:t xml:space="preserve">forming the in/out pattern with reference to the </w:t>
      </w:r>
      <w:r w:rsidR="00AE613F">
        <w:rPr>
          <w:rFonts w:cstheme="minorHAnsi"/>
        </w:rPr>
        <w:t>centre</w:t>
      </w:r>
      <w:r w:rsidR="005C0107">
        <w:rPr>
          <w:rFonts w:cstheme="minorHAnsi"/>
        </w:rPr>
        <w:t xml:space="preserve"> of the barrel. </w:t>
      </w:r>
      <w:r w:rsidR="00AE613F">
        <w:rPr>
          <w:rFonts w:cstheme="minorHAnsi"/>
        </w:rPr>
        <w:t>The residues pointing outside will always be nonpolar, as they are facing nonpolar inner part of transmembrane protein</w:t>
      </w:r>
      <w:r w:rsidR="00CF1418">
        <w:rPr>
          <w:rFonts w:cstheme="minorHAnsi"/>
        </w:rPr>
        <w:t>. R</w:t>
      </w:r>
      <w:r w:rsidR="00AE613F">
        <w:rPr>
          <w:rFonts w:cstheme="minorHAnsi"/>
        </w:rPr>
        <w:t>esidues pointing inside will always be polar</w:t>
      </w:r>
      <w:r w:rsidR="000C3A18">
        <w:rPr>
          <w:rFonts w:cstheme="minorHAnsi"/>
        </w:rPr>
        <w:fldChar w:fldCharType="begin" w:fldLock="1"/>
      </w:r>
      <w:r w:rsidR="000C3A18">
        <w:rPr>
          <w:rFonts w:cstheme="minorHAnsi"/>
        </w:rPr>
        <w:instrText>ADDIN CSL_CITATION { "citationItems" : [ { "id" : "ITEM-1", "itemData" : { "ISBN" : "9781136976964", "author" : [ { "dropping-particle" : "", "family" : "Zvelebil, M., &amp; Baum", "given" : "J.", "non-dropping-particle" : "", "parse-names" : false, "suffix" : "" } ], "container-title" : "Garland Science", "id" : "ITEM-1", "issued" : { "date-parts" : [ [ "2007" ] ] }, "number-of-pages" : "798", "title" : "Understanding Bioinformatics", "type" : "book" }, "uris" : [ "http://www.mendeley.com/documents/?uuid=16eeaebb-bcc2-4c82-9414-125a90059586" ] } ], "mendeley" : { "formattedCitation" : "(Zvelebil, M., &amp; Baum, 2007)", "plainTextFormattedCitation" : "(Zvelebil, M., &amp; Baum, 2007)", "previouslyFormattedCitation" : "(Zvelebil, M., &amp; Baum, 2007)" }, "properties" : {  }, "schema" : "https://github.com/citation-style-language/schema/raw/master/csl-citation.json" }</w:instrText>
      </w:r>
      <w:r w:rsidR="000C3A18">
        <w:rPr>
          <w:rFonts w:cstheme="minorHAnsi"/>
        </w:rPr>
        <w:fldChar w:fldCharType="separate"/>
      </w:r>
      <w:r w:rsidR="000C3A18" w:rsidRPr="000C3A18">
        <w:rPr>
          <w:rFonts w:cstheme="minorHAnsi"/>
          <w:noProof/>
        </w:rPr>
        <w:t>(Zvelebil, M., &amp; Baum, 2007)</w:t>
      </w:r>
      <w:r w:rsidR="000C3A18">
        <w:rPr>
          <w:rFonts w:cstheme="minorHAnsi"/>
        </w:rPr>
        <w:fldChar w:fldCharType="end"/>
      </w:r>
      <w:r w:rsidR="00AE613F">
        <w:rPr>
          <w:rFonts w:cstheme="minorHAnsi"/>
        </w:rPr>
        <w:t xml:space="preserve">. </w:t>
      </w:r>
      <w:r w:rsidR="00513804">
        <w:rPr>
          <w:rFonts w:cstheme="minorHAnsi"/>
        </w:rPr>
        <w:t>There are very little β</w:t>
      </w:r>
      <w:r w:rsidR="00513804">
        <w:t xml:space="preserve">-barrels structures experimentally </w:t>
      </w:r>
      <w:r w:rsidR="005776A4">
        <w:t>re</w:t>
      </w:r>
      <w:r w:rsidR="00513804">
        <w:t>solved so far. Predicting transmembrane regions</w:t>
      </w:r>
      <w:r w:rsidR="00513804">
        <w:rPr>
          <w:rFonts w:cstheme="minorHAnsi"/>
        </w:rPr>
        <w:t xml:space="preserve"> is </w:t>
      </w:r>
      <w:r w:rsidR="00513804">
        <w:t>difficult</w:t>
      </w:r>
      <w:r w:rsidR="00890C88">
        <w:t xml:space="preserve"> </w:t>
      </w:r>
      <w:r w:rsidR="00513804">
        <w:t xml:space="preserve">since </w:t>
      </w:r>
      <w:r w:rsidR="005776A4">
        <w:rPr>
          <w:rFonts w:cstheme="minorHAnsi"/>
        </w:rPr>
        <w:t>β</w:t>
      </w:r>
      <w:r w:rsidR="005776A4">
        <w:t>-barrels</w:t>
      </w:r>
      <w:r w:rsidR="00513804">
        <w:t xml:space="preserve"> lack</w:t>
      </w:r>
      <w:r w:rsidR="00890C88">
        <w:t xml:space="preserve"> recognizable</w:t>
      </w:r>
      <w:r w:rsidR="00513804">
        <w:t xml:space="preserve"> features such as </w:t>
      </w:r>
      <w:r w:rsidR="00890C88">
        <w:t>stretch of 15-30 consecutive hydrophobic residues or positive inside rule present in helical transmembrane protein</w:t>
      </w:r>
      <w:r w:rsidR="00DE5A83">
        <w:fldChar w:fldCharType="begin" w:fldLock="1"/>
      </w:r>
      <w:r w:rsidR="00DE5A83">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Goodman, Walter, Helms, &amp; Hayat, 2011)", "plainTextFormattedCitation" : "(Singh, Goodman, Walter, Helms, &amp; Hayat, 2011)", "previouslyFormattedCitation" : "(Singh, Goodman, Walter, Helms, &amp; Hayat, 2011)" }, "properties" : {  }, "schema" : "https://github.com/citation-style-language/schema/raw/master/csl-citation.json" }</w:instrText>
      </w:r>
      <w:r w:rsidR="00DE5A83">
        <w:fldChar w:fldCharType="separate"/>
      </w:r>
      <w:r w:rsidR="00DE5A83" w:rsidRPr="00DE5A83">
        <w:rPr>
          <w:noProof/>
        </w:rPr>
        <w:t>(Singh, Goodman, Walter, Helms, &amp; Hayat, 2011)</w:t>
      </w:r>
      <w:r w:rsidR="00DE5A83">
        <w:fldChar w:fldCharType="end"/>
      </w:r>
      <w:r w:rsidR="00890C88">
        <w:t>.</w:t>
      </w:r>
      <w:r w:rsidR="00B4400D">
        <w:t xml:space="preserve"> </w:t>
      </w:r>
      <w:r w:rsidR="00F7453F">
        <w:t xml:space="preserve">Prediction of the exposure status of residues (buried or exposed) is important </w:t>
      </w:r>
      <w:r w:rsidR="00DE5A83">
        <w:t>because of</w:t>
      </w:r>
      <w:r w:rsidR="00F7453F">
        <w:t xml:space="preserve"> its possible applications in side-specific mutational studies </w:t>
      </w:r>
      <w:r w:rsidR="00DE5A83">
        <w:t>and</w:t>
      </w:r>
      <w:r w:rsidR="00F7453F">
        <w:t xml:space="preserve"> in channel engineering</w:t>
      </w:r>
      <w:r w:rsidR="00F7453F">
        <w:fldChar w:fldCharType="begin" w:fldLock="1"/>
      </w:r>
      <w:r w:rsidR="00F7453F">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F7453F">
        <w:fldChar w:fldCharType="separate"/>
      </w:r>
      <w:r w:rsidR="00F7453F" w:rsidRPr="00F7453F">
        <w:rPr>
          <w:noProof/>
        </w:rPr>
        <w:t>(Singh et al., 2011)</w:t>
      </w:r>
      <w:r w:rsidR="00F7453F">
        <w:fldChar w:fldCharType="end"/>
      </w:r>
      <w:r w:rsidR="00F7453F">
        <w:t>.</w:t>
      </w:r>
    </w:p>
    <w:p w:rsidR="00FE2257" w:rsidRDefault="00831F63" w:rsidP="006B682C">
      <w:pPr>
        <w:jc w:val="both"/>
      </w:pPr>
      <w:r>
        <w:tab/>
        <w:t xml:space="preserve">There are several different approaches for prediction the exposure status of Trans-membrane </w:t>
      </w:r>
      <w:r>
        <w:rPr>
          <w:rFonts w:cstheme="minorHAnsi"/>
        </w:rPr>
        <w:t>β</w:t>
      </w:r>
      <w:r w:rsidR="002755D3">
        <w:t>-</w:t>
      </w:r>
      <w:r>
        <w:t>barrel residues.</w:t>
      </w:r>
      <w:r w:rsidR="00381806">
        <w:t xml:space="preserve"> </w:t>
      </w:r>
      <w:r w:rsidR="006B682C">
        <w:t xml:space="preserve">As far as SVM is concerned the best performance in exposure status </w:t>
      </w:r>
      <w:r w:rsidR="002755D3">
        <w:t xml:space="preserve">prediction </w:t>
      </w:r>
      <w:r w:rsidR="006B682C">
        <w:t xml:space="preserve">found in literature is </w:t>
      </w:r>
      <w:r w:rsidR="006B682C" w:rsidRPr="006B682C">
        <w:t xml:space="preserve">77.91% </w:t>
      </w:r>
      <w:r w:rsidR="006B682C">
        <w:t>fo</w:t>
      </w:r>
      <w:bookmarkStart w:id="1" w:name="_GoBack"/>
      <w:bookmarkEnd w:id="1"/>
      <w:r w:rsidR="006B682C">
        <w:t>r</w:t>
      </w:r>
      <w:r w:rsidR="006B682C" w:rsidRPr="006B682C">
        <w:t xml:space="preserve"> the membrane core </w:t>
      </w:r>
      <w:r w:rsidR="006B682C">
        <w:t xml:space="preserve">regions </w:t>
      </w:r>
      <w:r w:rsidR="006B682C" w:rsidRPr="006B682C">
        <w:t>and 80.42%</w:t>
      </w:r>
      <w:r w:rsidR="006B682C">
        <w:t xml:space="preserve"> in </w:t>
      </w:r>
      <w:r w:rsidR="006B682C" w:rsidRPr="006B682C">
        <w:t>interface regions</w:t>
      </w:r>
      <w:r w:rsidR="006B682C">
        <w:fldChar w:fldCharType="begin" w:fldLock="1"/>
      </w:r>
      <w:r w:rsidR="006B682C">
        <w:instrText>ADDIN CSL_CITATION { "citationItems" : [ { "id" : "ITEM-1", "itemData" : { "DOI" : "10.1016/j.compbiolchem.2011.03.002", "ISBN" : "1476-928X (Electronic)\\r1476-9271 (Linking)", "ISSN" : "14769271", "PMID" : "21531175", "abstract" : "Several computational methods exist for the identification of transmembrane beta barrel proteins (TMBs) from sequence. Some of these methods also provide the transmembrane (TM) boundaries of the putative TMBs. The aim of this study is to (1) derive the propensities of the TM residues to be exposed to the lipid bilayer and (2) to predict the exposure status (i.e. exposed to the bilayer or hidden in protein structure) of TMB residues. Three novel propensity scales namely, BTMC, BTMI and HTMI were derived for the TMB residues at the hydrophobic core region of the outer membrane (OM), the lipid-water interface regions of the OM, and for the helical membrane proteins (HMPs) residues at the lipid-water interface regions of the inner membrane (IM), respectively. Separate propensity scales were derived for monomeric and functionally oligomeric TMBs. The derived propensities reflect differing physico-chemical properties of the respective membrane bilayer regions and were employed in a computational method for the prediction of the exposure status of TMB residues. Based on the these propensities, the conservation indices and the frequency profile of the residues, the transmembrane residues were classified into buried/exposed with an accuracy of 77.91% and 80.42% for the residues at the membrane core and the interface regions, respectively. The correlation of the derived scales with different physico-chemical properties obtained from the AAIndex database are also discussed. Knowledge about the residue propensities and burial status will be useful in annotating putative TMBs with unknown structure. \u00a9 2011 Elsevier Ltd.", "author" : [ { "dropping-particle" : "", "family" : "Hayat", "given" : "Sikander", "non-dropping-particle" : "", "parse-names" : false, "suffix" : "" }, { "dropping-particle" : "", "family" : "Park", "given" : "Yungki", "non-dropping-particle" : "", "parse-names" : false, "suffix" : "" }, { "dropping-particle" : "", "family" : "Helms", "given" : "Volkhard", "non-dropping-particle" : "", "parse-names" : false, "suffix" : "" } ], "container-title" : "Computational Biology and Chemistry", "id" : "ITEM-1", "issue" : "2", "issued" : { "date-parts" : [ [ "2011" ] ] }, "page" : "96-107", "title" : "Statistical analysis and exposure status classification of transmembrane beta barrel residues", "type" : "article-journal", "volume" : "35" }, "uris" : [ "http://www.mendeley.com/documents/?uuid=fa9f1c0c-8a7f-4bd5-8c44-fd33d29298e9" ] } ], "mendeley" : { "formattedCitation" : "(Hayat, Park, &amp; Helms, 2011)", "plainTextFormattedCitation" : "(Hayat, Park, &amp; Helms, 2011)", "previouslyFormattedCitation" : "(Hayat, Park, &amp; Helms, 2011)" }, "properties" : {  }, "schema" : "https://github.com/citation-style-language/schema/raw/master/csl-citation.json" }</w:instrText>
      </w:r>
      <w:r w:rsidR="006B682C">
        <w:fldChar w:fldCharType="separate"/>
      </w:r>
      <w:r w:rsidR="006B682C" w:rsidRPr="006B682C">
        <w:rPr>
          <w:noProof/>
        </w:rPr>
        <w:t xml:space="preserve">(Hayat, Park, &amp; </w:t>
      </w:r>
      <w:r w:rsidR="006B682C" w:rsidRPr="006B682C">
        <w:rPr>
          <w:noProof/>
        </w:rPr>
        <w:lastRenderedPageBreak/>
        <w:t>Helms, 2011)</w:t>
      </w:r>
      <w:r w:rsidR="006B682C">
        <w:fldChar w:fldCharType="end"/>
      </w:r>
      <w:r w:rsidR="006B682C">
        <w:t xml:space="preserve">. After further calculation based on data provided in the article, total prediction accuracy </w:t>
      </w:r>
      <w:r w:rsidR="002755D3">
        <w:t xml:space="preserve">for this model </w:t>
      </w:r>
      <w:r w:rsidR="006B682C">
        <w:t>is 78,35%</w:t>
      </w:r>
      <w:r w:rsidR="009C49AD">
        <w:t xml:space="preserve">. </w:t>
      </w:r>
      <w:r w:rsidR="00CC7917">
        <w:t xml:space="preserve">There are some other approaches used to predict the exposure status, as stated by </w:t>
      </w:r>
      <w:r w:rsidR="00CC7917">
        <w:fldChar w:fldCharType="begin" w:fldLock="1"/>
      </w:r>
      <w:r w:rsidR="00CC7917">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CC7917">
        <w:fldChar w:fldCharType="separate"/>
      </w:r>
      <w:r w:rsidR="00CC7917" w:rsidRPr="00CC7917">
        <w:rPr>
          <w:noProof/>
        </w:rPr>
        <w:t>(Singh et al., 2011)</w:t>
      </w:r>
      <w:r w:rsidR="00CC7917">
        <w:fldChar w:fldCharType="end"/>
      </w:r>
      <w:r w:rsidR="00CC7917">
        <w:t xml:space="preserve">, the best available one is </w:t>
      </w:r>
      <w:r w:rsidR="002755D3">
        <w:t>H</w:t>
      </w:r>
      <w:r w:rsidR="00CC7917">
        <w:t xml:space="preserve">idden </w:t>
      </w:r>
      <w:r w:rsidR="002755D3">
        <w:t>M</w:t>
      </w:r>
      <w:r w:rsidR="00CC7917">
        <w:t xml:space="preserve">arkov </w:t>
      </w:r>
      <w:r w:rsidR="002755D3">
        <w:t>M</w:t>
      </w:r>
      <w:r w:rsidR="00CC7917">
        <w:t>odel. TMBHMM which is HMM exposure status predictor achieved prediction accuracy of 83%</w:t>
      </w:r>
      <w:r w:rsidR="00CC7917">
        <w:fldChar w:fldCharType="begin" w:fldLock="1"/>
      </w:r>
      <w:r w:rsidR="00CC7917">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CC7917">
        <w:fldChar w:fldCharType="separate"/>
      </w:r>
      <w:r w:rsidR="00CC7917" w:rsidRPr="00CC7917">
        <w:rPr>
          <w:noProof/>
        </w:rPr>
        <w:t>(Singh et al., 2011)</w:t>
      </w:r>
      <w:r w:rsidR="00CC7917">
        <w:fldChar w:fldCharType="end"/>
      </w:r>
      <w:r w:rsidR="002755D3">
        <w:t xml:space="preserve"> which is the highest found in the literature. </w:t>
      </w:r>
    </w:p>
    <w:p w:rsidR="0009700A" w:rsidRDefault="00C275BE" w:rsidP="00430CC1">
      <w:pPr>
        <w:pStyle w:val="Nagwek2"/>
      </w:pPr>
      <w:r>
        <w:t>Methods</w:t>
      </w:r>
    </w:p>
    <w:p w:rsidR="00EA70D7" w:rsidRDefault="00EA70D7" w:rsidP="00EA70D7">
      <w:pPr>
        <w:pStyle w:val="Akapitzlist"/>
        <w:numPr>
          <w:ilvl w:val="0"/>
          <w:numId w:val="5"/>
        </w:numPr>
      </w:pPr>
      <w:r>
        <w:t>Dataset</w:t>
      </w:r>
    </w:p>
    <w:p w:rsidR="00EA70D7" w:rsidRDefault="00EA70D7" w:rsidP="009E3552">
      <w:pPr>
        <w:jc w:val="both"/>
      </w:pPr>
      <w:r>
        <w:t xml:space="preserve">The dataset used in this project consisted of 69 transmembrane </w:t>
      </w:r>
      <w:r>
        <w:rPr>
          <w:rFonts w:cstheme="minorHAnsi"/>
        </w:rPr>
        <w:t>β</w:t>
      </w:r>
      <w:r>
        <w:t xml:space="preserve"> barrel non-homologous proteins. For each protein, the exposure status in given position was provided. The dataset was organized in repeating three line pattern: protein ID, protein sequence and exposure status in separate lines for each entry.</w:t>
      </w:r>
    </w:p>
    <w:p w:rsidR="00FE73C5" w:rsidRDefault="00FE73C5" w:rsidP="00FE73C5">
      <w:pPr>
        <w:pStyle w:val="Akapitzlist"/>
        <w:numPr>
          <w:ilvl w:val="0"/>
          <w:numId w:val="5"/>
        </w:numPr>
      </w:pPr>
      <w:r>
        <w:t>Including evolutionary information – PSI-Blast profiles</w:t>
      </w:r>
    </w:p>
    <w:p w:rsidR="00FE73C5" w:rsidRDefault="00FE73C5" w:rsidP="00A77F85">
      <w:pPr>
        <w:jc w:val="both"/>
      </w:pPr>
      <w:r>
        <w:t xml:space="preserve">In order to add evolutionary information </w:t>
      </w:r>
      <w:r w:rsidR="00926107">
        <w:t>which might improve the accuracy model,</w:t>
      </w:r>
      <w:r w:rsidR="00A77F85">
        <w:br/>
      </w:r>
      <w:r w:rsidR="00926107">
        <w:t>PSI-BLAST</w:t>
      </w:r>
      <w:r w:rsidR="00A77F85">
        <w:fldChar w:fldCharType="begin" w:fldLock="1"/>
      </w:r>
      <w:r w:rsidR="00A77F85">
        <w:instrText>ADDIN CSL_CITATION { "citationItems" : [ { "id" : "ITEM-1", "itemData" : { "author" : [ { "dropping-particle" : "", "family" : "Altschul", "given" : "S. F. et al.", "non-dropping-particle" : "", "parse-names" : false, "suffix" : "" } ], "container-title" : "Nucleic Acids Research", "id" : "ITEM-1", "issue" : "17", "issued" : { "date-parts" : [ [ "1997" ] ] }, "page" : "3389\u20133402.", "title" : "Gapped BLAST and PSI-BLAST: a new generation of protein database search programs.", "type" : "article-journal", "volume" : "25" }, "uris" : [ "http://www.mendeley.com/documents/?uuid=10da39a8-5903-4076-b47c-0b5e72bdd287" ] } ], "mendeley" : { "formattedCitation" : "(Altschul, 1997)", "plainTextFormattedCitation" : "(Altschul, 1997)", "previouslyFormattedCitation" : "(Altschul, 1997)" }, "properties" : {  }, "schema" : "https://github.com/citation-style-language/schema/raw/master/csl-citation.json" }</w:instrText>
      </w:r>
      <w:r w:rsidR="00A77F85">
        <w:fldChar w:fldCharType="separate"/>
      </w:r>
      <w:r w:rsidR="00A77F85" w:rsidRPr="00A77F85">
        <w:rPr>
          <w:noProof/>
        </w:rPr>
        <w:t>(Altschul, 1997)</w:t>
      </w:r>
      <w:r w:rsidR="00A77F85">
        <w:fldChar w:fldCharType="end"/>
      </w:r>
      <w:r w:rsidR="00926107">
        <w:t xml:space="preserve"> was used to generate PSSM for each protein in the dataset. Swissprot database was chosen as reference database for PSI-BLAST instead of UniRef90 in the interest of time, as it allowed to decrease the time necessary to perform this step drastically. E-value was set to 0.01 and number of iter</w:t>
      </w:r>
      <w:r w:rsidR="00783DE3">
        <w:t>a</w:t>
      </w:r>
      <w:r w:rsidR="00926107">
        <w:t>tions to 3</w:t>
      </w:r>
      <w:r w:rsidR="00DA083C">
        <w:t>.</w:t>
      </w:r>
      <w:r w:rsidR="00926107">
        <w:t xml:space="preserve"> </w:t>
      </w:r>
      <w:r w:rsidR="00DA083C">
        <w:t>Obtained</w:t>
      </w:r>
      <w:r w:rsidR="00926107">
        <w:t xml:space="preserve"> profiles were stored in subdirectory as separate files for each protein in database.</w:t>
      </w:r>
    </w:p>
    <w:p w:rsidR="00E70FA1" w:rsidRDefault="00EA70D7" w:rsidP="00A77F85">
      <w:pPr>
        <w:pStyle w:val="Akapitzlist"/>
        <w:numPr>
          <w:ilvl w:val="0"/>
          <w:numId w:val="5"/>
        </w:numPr>
        <w:jc w:val="both"/>
      </w:pPr>
      <w:r>
        <w:t xml:space="preserve">Extracting features from </w:t>
      </w:r>
      <w:r w:rsidR="00FE73C5">
        <w:t xml:space="preserve">the </w:t>
      </w:r>
      <w:r>
        <w:t>dataset</w:t>
      </w:r>
    </w:p>
    <w:p w:rsidR="00E70FA1" w:rsidRDefault="00FE73C5" w:rsidP="00A77F85">
      <w:pPr>
        <w:jc w:val="both"/>
      </w:pPr>
      <w:r>
        <w:t xml:space="preserve">For this purposed </w:t>
      </w:r>
      <w:r w:rsidR="00E70FA1">
        <w:t>3</w:t>
      </w:r>
      <w:r>
        <w:t xml:space="preserve"> separate lists were created one for storing protein ID</w:t>
      </w:r>
      <w:r w:rsidR="00E70FA1">
        <w:t>, one for PSSM profiles</w:t>
      </w:r>
      <w:r>
        <w:t xml:space="preserve"> and one for exposure status. </w:t>
      </w:r>
      <w:r w:rsidR="00E70FA1">
        <w:t xml:space="preserve">To each list, related line from dataset file was appended. </w:t>
      </w:r>
      <w:r w:rsidR="00A9594B">
        <w:t>List of expo</w:t>
      </w:r>
      <w:r w:rsidR="00E22FF3">
        <w:t>s</w:t>
      </w:r>
      <w:r w:rsidR="00A9594B">
        <w:t xml:space="preserve">ure status had to be converted from </w:t>
      </w:r>
      <w:r w:rsidR="00E22FF3">
        <w:t>strings</w:t>
      </w:r>
      <w:r w:rsidR="00A9594B">
        <w:t xml:space="preserve"> into</w:t>
      </w:r>
      <w:r w:rsidR="00E22FF3">
        <w:t xml:space="preserve"> SVM input format, in this case array of 0 and 1. </w:t>
      </w:r>
      <w:r w:rsidR="00E70FA1">
        <w:t xml:space="preserve">PSSM profiles had to be transformed first in order to be used in following steps. It was done with </w:t>
      </w:r>
      <w:r w:rsidR="00E70FA1" w:rsidRPr="00E70FA1">
        <w:t>np.genfromtxt</w:t>
      </w:r>
      <w:r w:rsidR="00E70FA1">
        <w:t xml:space="preserve"> function saving only frequency matrix as 2D array where each row was describing the probabilities of each amino acid in this position. </w:t>
      </w:r>
      <w:r w:rsidR="00A9594B">
        <w:t xml:space="preserve">The percentage values were stored as fractions to avoid biases. </w:t>
      </w:r>
      <w:r w:rsidR="00E70FA1">
        <w:t xml:space="preserve">The lists were created in such way that same indexes in each list </w:t>
      </w:r>
      <w:r w:rsidR="00A9594B">
        <w:t>corresponded</w:t>
      </w:r>
      <w:r w:rsidR="00E70FA1">
        <w:t xml:space="preserve"> to the same protein. </w:t>
      </w:r>
    </w:p>
    <w:p w:rsidR="00A9594B" w:rsidRDefault="00E70FA1" w:rsidP="00A77F85">
      <w:pPr>
        <w:pStyle w:val="Akapitzlist"/>
        <w:numPr>
          <w:ilvl w:val="0"/>
          <w:numId w:val="5"/>
        </w:numPr>
        <w:jc w:val="both"/>
      </w:pPr>
      <w:r>
        <w:t xml:space="preserve">Creating sliding window </w:t>
      </w:r>
      <w:r w:rsidR="00CC539E">
        <w:t>and corresponding states</w:t>
      </w:r>
      <w:r>
        <w:t xml:space="preserve">. </w:t>
      </w:r>
    </w:p>
    <w:p w:rsidR="00A9594B" w:rsidRPr="00CC539E" w:rsidRDefault="00A9594B" w:rsidP="00A77F85">
      <w:pPr>
        <w:jc w:val="both"/>
        <w:rPr>
          <w:rFonts w:eastAsiaTheme="minorEastAsia"/>
        </w:rPr>
      </w:pPr>
      <w:r>
        <w:t xml:space="preserve">In order to obtain input format </w:t>
      </w:r>
      <w:r w:rsidR="00E22FF3">
        <w:t xml:space="preserve">accepted by SVM, array for each window </w:t>
      </w:r>
      <w:r w:rsidR="00775820">
        <w:t>was</w:t>
      </w:r>
      <w:r w:rsidR="00E22FF3">
        <w:t xml:space="preserve"> created. To avoid confusion, window length </w:t>
      </w:r>
      <w:r w:rsidR="0019766D">
        <w:t>had to be odd number.</w:t>
      </w:r>
      <w:r w:rsidR="00E22FF3">
        <w:t xml:space="preserve"> The length of each array was </w:t>
      </w:r>
      <m:oMath>
        <m:r>
          <w:rPr>
            <w:rFonts w:ascii="Cambria Math" w:hAnsi="Cambria Math"/>
          </w:rPr>
          <m:t>20∙windowlength</m:t>
        </m:r>
      </m:oMath>
      <w:r w:rsidR="00E22FF3">
        <w:t xml:space="preserve"> as there are 20 numbers describing probabilities of amino acid in given position of sequence.</w:t>
      </w:r>
      <w:r w:rsidR="0019766D">
        <w:t xml:space="preserve"> For window length n the window in position(i) consisted of frequency arrays of residues from </w:t>
      </w:r>
      <m:oMath>
        <m:r>
          <w:rPr>
            <w:rFonts w:ascii="Cambria Math" w:hAnsi="Cambria Math"/>
          </w:rPr>
          <m:t xml:space="preserve">i- </m:t>
        </m:r>
        <m:f>
          <m:fPr>
            <m:ctrlPr>
              <w:rPr>
                <w:rFonts w:ascii="Cambria Math" w:hAnsi="Cambria Math"/>
                <w:i/>
              </w:rPr>
            </m:ctrlPr>
          </m:fPr>
          <m:num>
            <m:r>
              <w:rPr>
                <w:rFonts w:ascii="Cambria Math" w:hAnsi="Cambria Math"/>
              </w:rPr>
              <m:t>n-1</m:t>
            </m:r>
          </m:num>
          <m:den>
            <m:r>
              <w:rPr>
                <w:rFonts w:ascii="Cambria Math" w:hAnsi="Cambria Math"/>
              </w:rPr>
              <m:t>2</m:t>
            </m:r>
          </m:den>
        </m:f>
      </m:oMath>
      <w:r w:rsidR="0019766D">
        <w:t xml:space="preserve"> to </w:t>
      </w:r>
      <m:oMath>
        <m:r>
          <w:rPr>
            <w:rFonts w:ascii="Cambria Math" w:hAnsi="Cambria Math"/>
          </w:rPr>
          <m:t xml:space="preserve">i+ </m:t>
        </m:r>
        <m:f>
          <m:fPr>
            <m:ctrlPr>
              <w:rPr>
                <w:rFonts w:ascii="Cambria Math" w:hAnsi="Cambria Math"/>
                <w:i/>
              </w:rPr>
            </m:ctrlPr>
          </m:fPr>
          <m:num>
            <m:r>
              <w:rPr>
                <w:rFonts w:ascii="Cambria Math" w:hAnsi="Cambria Math"/>
              </w:rPr>
              <m:t>n-1</m:t>
            </m:r>
          </m:num>
          <m:den>
            <m:r>
              <w:rPr>
                <w:rFonts w:ascii="Cambria Math" w:hAnsi="Cambria Math"/>
              </w:rPr>
              <m:t>2</m:t>
            </m:r>
          </m:den>
        </m:f>
      </m:oMath>
      <w:r w:rsidR="0019766D">
        <w:t xml:space="preserve"> . </w:t>
      </w:r>
      <w:r w:rsidR="00E22FF3">
        <w:t xml:space="preserve">An important feature which had to be taken into consideration was solving border cases - </w:t>
      </w:r>
      <w:r w:rsidR="0019766D">
        <w:t>w</w:t>
      </w:r>
      <w:r w:rsidR="00E22FF3">
        <w:t>indows which range was going over the ends of the sequence. In this cases instead of frequency information an array consisting of 20 zeros were added for each position over the range of the sequence.</w:t>
      </w:r>
      <w:r w:rsidR="0019766D">
        <w:t xml:space="preserve"> All windows</w:t>
      </w:r>
      <w:r w:rsidR="00CC539E">
        <w:t xml:space="preserve"> for all proteins</w:t>
      </w:r>
      <w:r w:rsidR="0019766D">
        <w:t xml:space="preserve"> were stored </w:t>
      </w:r>
      <w:r w:rsidR="00CC539E">
        <w:t xml:space="preserve">together </w:t>
      </w:r>
      <w:r w:rsidR="0019766D">
        <w:t xml:space="preserve">as 2D array with shape: </w:t>
      </w:r>
      <m:oMath>
        <m:r>
          <m:rPr>
            <m:sty m:val="p"/>
          </m:rPr>
          <w:rPr>
            <w:rFonts w:ascii="Cambria Math" w:hAnsi="Cambria Math"/>
          </w:rPr>
          <w:br/>
        </m:r>
      </m:oMath>
      <m:oMathPara>
        <m:oMath>
          <m:d>
            <m:dPr>
              <m:begChr m:val="["/>
              <m:endChr m:val="]"/>
              <m:ctrlPr>
                <w:rPr>
                  <w:rFonts w:ascii="Cambria Math" w:hAnsi="Cambria Math"/>
                  <w:i/>
                </w:rPr>
              </m:ctrlPr>
            </m:dPr>
            <m:e>
              <m:r>
                <w:rPr>
                  <w:rFonts w:ascii="Cambria Math" w:hAnsi="Cambria Math"/>
                </w:rPr>
                <m:t>number of all windows, 20∙windowlength</m:t>
              </m:r>
            </m:e>
          </m:d>
        </m:oMath>
      </m:oMathPara>
    </w:p>
    <w:p w:rsidR="00CC539E" w:rsidRDefault="00CC539E" w:rsidP="00A77F85">
      <w:pPr>
        <w:jc w:val="both"/>
      </w:pPr>
      <w:r>
        <w:t>The corresponding states were appended in such way that the index of array of states was the same as index of window in all windows array.</w:t>
      </w:r>
    </w:p>
    <w:p w:rsidR="00E22FF3" w:rsidRDefault="00E22FF3" w:rsidP="00E22FF3">
      <w:pPr>
        <w:pStyle w:val="Akapitzlist"/>
        <w:numPr>
          <w:ilvl w:val="0"/>
          <w:numId w:val="5"/>
        </w:numPr>
      </w:pPr>
      <w:r>
        <w:t>Cross-validation and model optimization</w:t>
      </w:r>
    </w:p>
    <w:p w:rsidR="00D2649F" w:rsidRDefault="00D2649F" w:rsidP="000E3C67">
      <w:pPr>
        <w:jc w:val="both"/>
      </w:pPr>
      <w:r>
        <w:lastRenderedPageBreak/>
        <w:t xml:space="preserve">In order to </w:t>
      </w:r>
      <w:r w:rsidR="00DE22D8">
        <w:t>obtain the generalized accuracy of the model, 3-fold cross validation was performed using cross_val_score function from sklearn library</w:t>
      </w:r>
      <w:r w:rsidR="00775820">
        <w:fldChar w:fldCharType="begin" w:fldLock="1"/>
      </w:r>
      <w:r w:rsidR="00775820">
        <w:instrText>ADDIN CSL_CITATION { "citationItems" : [ { "id" : "ITEM-1", "itemData" : { "DOI" : "10.1145/2786984.2786995", "ISSN" : "2375-0529", "abstract" : "Machine learning is a pervasive development at the intersection of statistics and computer science. While it can benefit many data-related applications, the technical nature of the research literature and the corresponding algorithms slows down its adoption. Scikit-learn is an open-source software project that aims at making machine learning accessible to all, whether it be in academia or in industry. It benefits from the general-purpose Python language, which is both broadly adopted in the scientific world, and supported by a thriving ecosystem of contributors. Here we give a quick introduction to scikit-learn as well as to machine-learning basics.", "author" : [ { "dropping-particle" : "", "family" : "Varoquaux", "given" : "G.", "non-dropping-particle" : "", "parse-names" : false, "suffix" : "" }, { "dropping-particle" : "", "family" : "Buitinck", "given" : "L.", "non-dropping-particle" : "", "parse-names" : false, "suffix" : "" }, { "dropping-particle" : "", "family" : "Louppe", "given" : "G.", "non-dropping-particle" : "", "parse-names" : false, "suffix" : "" }, { "dropping-particle" : "", "family" : "Grisel", "given" : "O.", "non-dropping-particle" : "", "parse-names" : false, "suffix" : "" }, { "dropping-particle" : "", "family" : "Pedregosa", "given" : "F.", "non-dropping-particle" : "", "parse-names" : false, "suffix" : "" }, { "dropping-particle" : "", "family" : "Mueller", "given" : "a.", "non-dropping-particle" : "", "parse-names" : false, "suffix" : "" } ], "container-title" : "GetMobile: Mobile Computing and Communications", "id" : "ITEM-1", "issue" : "1", "issued" : { "date-parts" : [ [ "2015" ] ] }, "page" : "29-33", "title" : "Scikit-learn: Machine Learning Without Learning the Machinery", "type" : "article-journal", "volume" : "19" }, "uris" : [ "http://www.mendeley.com/documents/?uuid=ece440d1-ff9a-47c9-aae2-d2cb780864cd" ] } ], "mendeley" : { "formattedCitation" : "(Varoquaux et al., 2015)", "plainTextFormattedCitation" : "(Varoquaux et al., 2015)", "previouslyFormattedCitation" : "(Varoquaux et al., 2015)" }, "properties" : {  }, "schema" : "https://github.com/citation-style-language/schema/raw/master/csl-citation.json" }</w:instrText>
      </w:r>
      <w:r w:rsidR="00775820">
        <w:fldChar w:fldCharType="separate"/>
      </w:r>
      <w:r w:rsidR="00775820" w:rsidRPr="00775820">
        <w:rPr>
          <w:noProof/>
        </w:rPr>
        <w:t>(Varoquaux et al., 2015)</w:t>
      </w:r>
      <w:r w:rsidR="00775820">
        <w:fldChar w:fldCharType="end"/>
      </w:r>
      <w:r w:rsidR="00DE22D8">
        <w:t xml:space="preserve">. 3-fold was chosen since it takes significantly less time to run compared to often used 10 fold cross validation. The parameters were tweaked one by one for window lengths between 3 and </w:t>
      </w:r>
      <w:r w:rsidR="006E122E">
        <w:t>2</w:t>
      </w:r>
      <w:r w:rsidR="00DE22D8">
        <w:t>1.</w:t>
      </w:r>
      <w:r w:rsidR="00775820">
        <w:t xml:space="preserve"> The range of window lengths was set based on tests as accuracies for window lengths above 21 were generally lower.</w:t>
      </w:r>
      <w:r w:rsidR="00DE22D8">
        <w:t xml:space="preserve"> All possible kernels for SVC(linear, polynomial, rbf and sigmoid) and also LinearSVC were tested. Cache_size parameter was set to 3000 to speed up the process. Finaly, the results for two other methods – random forest classifier and simple decision tree were generated for same range of window length.</w:t>
      </w:r>
      <w:r w:rsidR="00064F5F">
        <w:t xml:space="preserve"> Model for best scoring SVC parameters</w:t>
      </w:r>
      <w:r w:rsidR="00775820">
        <w:t xml:space="preserve"> was generated and stored</w:t>
      </w:r>
      <w:r w:rsidR="00064F5F">
        <w:t xml:space="preserve"> using pickle in </w:t>
      </w:r>
      <w:r w:rsidR="00775820">
        <w:t>model</w:t>
      </w:r>
      <w:r w:rsidR="00064F5F">
        <w:t xml:space="preserve"> directory as PSSM_model.</w:t>
      </w:r>
    </w:p>
    <w:p w:rsidR="009922A8" w:rsidRDefault="00E22FF3" w:rsidP="009922A8">
      <w:pPr>
        <w:pStyle w:val="Akapitzlist"/>
        <w:numPr>
          <w:ilvl w:val="0"/>
          <w:numId w:val="5"/>
        </w:numPr>
      </w:pPr>
      <w:r>
        <w:t>Predictor programme</w:t>
      </w:r>
      <w:r w:rsidR="00BA48EF">
        <w:t xml:space="preserve"> and </w:t>
      </w:r>
      <w:r w:rsidR="007660C5">
        <w:t>results generation</w:t>
      </w:r>
    </w:p>
    <w:p w:rsidR="007660C5" w:rsidRDefault="007660C5" w:rsidP="007660C5">
      <w:pPr>
        <w:jc w:val="both"/>
      </w:pPr>
      <w:r>
        <w:t xml:space="preserve">Program for prediction was written in similar way as modelling one. Provided fasta file with proteins of unknown exposure status, it generates windows, this time however instead of frequency matrix, sequence is converted into binary form. For each sequence in testing dataset, the exposure status is predicted based on previously generated model and stored in the results directory in the three line pattern. Results of all the optimizations were stored in MS excel, where later plots were generated. </w:t>
      </w:r>
      <w:r w:rsidR="00C87D23">
        <w:t xml:space="preserve">Confusion matrix, </w:t>
      </w:r>
      <w:r w:rsidR="008E489A">
        <w:t>r</w:t>
      </w:r>
      <w:r w:rsidRPr="007660C5">
        <w:t>eceiver operating characteristic</w:t>
      </w:r>
      <w:r>
        <w:t xml:space="preserve">(ROC) curve and </w:t>
      </w:r>
      <w:r w:rsidRPr="007660C5">
        <w:t>Matthews correlation coefficient (MCC)</w:t>
      </w:r>
      <w:r>
        <w:t xml:space="preserve"> were generated using sklearn library functions</w:t>
      </w:r>
      <w:r w:rsidR="00F90D76">
        <w:fldChar w:fldCharType="begin" w:fldLock="1"/>
      </w:r>
      <w:r w:rsidR="00F90D76">
        <w:instrText>ADDIN CSL_CITATION { "citationItems" : [ { "id" : "ITEM-1", "itemData" : { "DOI" : "10.1145/2786984.2786995", "ISSN" : "2375-0529", "abstract" : "Machine learning is a pervasive development at the intersection of statistics and computer science. While it can benefit many data-related applications, the technical nature of the research literature and the corresponding algorithms slows down its adoption. Scikit-learn is an open-source software project that aims at making machine learning accessible to all, whether it be in academia or in industry. It benefits from the general-purpose Python language, which is both broadly adopted in the scientific world, and supported by a thriving ecosystem of contributors. Here we give a quick introduction to scikit-learn as well as to machine-learning basics.", "author" : [ { "dropping-particle" : "", "family" : "Varoquaux", "given" : "G.", "non-dropping-particle" : "", "parse-names" : false, "suffix" : "" }, { "dropping-particle" : "", "family" : "Buitinck", "given" : "L.", "non-dropping-particle" : "", "parse-names" : false, "suffix" : "" }, { "dropping-particle" : "", "family" : "Louppe", "given" : "G.", "non-dropping-particle" : "", "parse-names" : false, "suffix" : "" }, { "dropping-particle" : "", "family" : "Grisel", "given" : "O.", "non-dropping-particle" : "", "parse-names" : false, "suffix" : "" }, { "dropping-particle" : "", "family" : "Pedregosa", "given" : "F.", "non-dropping-particle" : "", "parse-names" : false, "suffix" : "" }, { "dropping-particle" : "", "family" : "Mueller", "given" : "a.", "non-dropping-particle" : "", "parse-names" : false, "suffix" : "" } ], "container-title" : "GetMobile: Mobile Computing and Communications", "id" : "ITEM-1", "issue" : "1", "issued" : { "date-parts" : [ [ "2015" ] ] }, "page" : "29-33", "title" : "Scikit-learn: Machine Learning Without Learning the Machinery", "type" : "article-journal", "volume" : "19" }, "uris" : [ "http://www.mendeley.com/documents/?uuid=ece440d1-ff9a-47c9-aae2-d2cb780864cd" ] } ], "mendeley" : { "formattedCitation" : "(Varoquaux et al., 2015)", "plainTextFormattedCitation" : "(Varoquaux et al., 2015)", "previouslyFormattedCitation" : "(Varoquaux et al., 2015)" }, "properties" : {  }, "schema" : "https://github.com/citation-style-language/schema/raw/master/csl-citation.json" }</w:instrText>
      </w:r>
      <w:r w:rsidR="00F90D76">
        <w:fldChar w:fldCharType="separate"/>
      </w:r>
      <w:r w:rsidR="00F90D76" w:rsidRPr="00F90D76">
        <w:rPr>
          <w:noProof/>
        </w:rPr>
        <w:t>(Varoquaux et al., 2015)</w:t>
      </w:r>
      <w:r w:rsidR="00F90D76">
        <w:fldChar w:fldCharType="end"/>
      </w:r>
      <w:r>
        <w:t>.</w:t>
      </w:r>
    </w:p>
    <w:p w:rsidR="00F71A35" w:rsidRPr="00F71A35" w:rsidRDefault="00203E8B" w:rsidP="00F71A35">
      <w:pPr>
        <w:pStyle w:val="Nagwek2"/>
      </w:pPr>
      <w:r>
        <w:t>Results and discussion</w:t>
      </w:r>
    </w:p>
    <w:p w:rsidR="00403DDD" w:rsidRPr="00403DDD" w:rsidRDefault="00403DDD" w:rsidP="00403DDD">
      <w:r>
        <w:tab/>
        <w:t xml:space="preserve">In order to obtain best possible accuracy of model it is necessary to try different parameters of SVC. In this project, different kernels at different window lengths were tested first. The results </w:t>
      </w:r>
      <w:r w:rsidR="00F90D76">
        <w:t xml:space="preserve">of tests </w:t>
      </w:r>
      <w:r>
        <w:t xml:space="preserve">are visible of </w:t>
      </w:r>
      <w:r w:rsidRPr="00403DDD">
        <w:rPr>
          <w:i/>
        </w:rPr>
        <w:t>Fig</w:t>
      </w:r>
      <w:r w:rsidR="005F1E79">
        <w:rPr>
          <w:i/>
        </w:rPr>
        <w:t xml:space="preserve">ure </w:t>
      </w:r>
      <w:r w:rsidRPr="00403DDD">
        <w:rPr>
          <w:i/>
        </w:rPr>
        <w:t>1.</w:t>
      </w:r>
      <w:r>
        <w:t xml:space="preserve"> </w:t>
      </w:r>
    </w:p>
    <w:p w:rsidR="00403DDD" w:rsidRDefault="001C6CCE" w:rsidP="00403DDD">
      <w:pPr>
        <w:keepNext/>
      </w:pPr>
      <w:r>
        <w:rPr>
          <w:noProof/>
        </w:rPr>
        <w:drawing>
          <wp:inline distT="0" distB="0" distL="0" distR="0" wp14:anchorId="2B60A77B" wp14:editId="12224C39">
            <wp:extent cx="5760720" cy="3493135"/>
            <wp:effectExtent l="0" t="0" r="11430" b="12065"/>
            <wp:docPr id="1" name="Wykres 1">
              <a:extLst xmlns:a="http://schemas.openxmlformats.org/drawingml/2006/main">
                <a:ext uri="{FF2B5EF4-FFF2-40B4-BE49-F238E27FC236}">
                  <a16:creationId xmlns:a16="http://schemas.microsoft.com/office/drawing/2014/main" id="{1965AFD1-DFC0-4897-A681-34CA2D355D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540F33" w:rsidRPr="00540F33" w:rsidRDefault="00403DDD" w:rsidP="00403DDD">
      <w:pPr>
        <w:pStyle w:val="Legenda"/>
        <w:jc w:val="center"/>
      </w:pPr>
      <w:r>
        <w:t xml:space="preserve">Figure </w:t>
      </w:r>
      <w:fldSimple w:instr=" SEQ Figure \* ARABIC ">
        <w:r w:rsidR="00A12F04">
          <w:rPr>
            <w:noProof/>
          </w:rPr>
          <w:t>1</w:t>
        </w:r>
      </w:fldSimple>
      <w:r>
        <w:t xml:space="preserve"> Accuracy of SVC for different kernel types and window lengths</w:t>
      </w:r>
    </w:p>
    <w:p w:rsidR="00FC7D24" w:rsidRDefault="005F1E79" w:rsidP="00FC7D24">
      <w:pPr>
        <w:jc w:val="both"/>
        <w:rPr>
          <w:noProof/>
        </w:rPr>
      </w:pPr>
      <w:r>
        <w:rPr>
          <w:noProof/>
        </w:rPr>
        <w:t xml:space="preserve">The accuracy values are presented as percentage values, which are the average of scores for 3 fold cross validation. </w:t>
      </w:r>
      <w:r w:rsidR="003F2927">
        <w:rPr>
          <w:noProof/>
        </w:rPr>
        <w:t>Linear kernel for SVC was the one which achieved the highest p</w:t>
      </w:r>
      <w:r w:rsidR="00C86DA0">
        <w:rPr>
          <w:noProof/>
        </w:rPr>
        <w:t>ea</w:t>
      </w:r>
      <w:r w:rsidR="003F2927">
        <w:rPr>
          <w:noProof/>
        </w:rPr>
        <w:t xml:space="preserve">k value of </w:t>
      </w:r>
      <w:r w:rsidR="00D94688">
        <w:rPr>
          <w:noProof/>
        </w:rPr>
        <w:t xml:space="preserve">74.73% and it was observed </w:t>
      </w:r>
      <w:r w:rsidR="00C86DA0">
        <w:rPr>
          <w:noProof/>
        </w:rPr>
        <w:t xml:space="preserve">for </w:t>
      </w:r>
      <w:r w:rsidR="00D94688">
        <w:rPr>
          <w:noProof/>
        </w:rPr>
        <w:t>window length of 17.</w:t>
      </w:r>
      <w:r w:rsidR="00790D5D">
        <w:rPr>
          <w:noProof/>
        </w:rPr>
        <w:t xml:space="preserve"> </w:t>
      </w:r>
      <w:r w:rsidR="003F2927">
        <w:rPr>
          <w:noProof/>
        </w:rPr>
        <w:t xml:space="preserve">Polynomial kernel characterized by degree = 4 and </w:t>
      </w:r>
      <w:r w:rsidR="003F2927">
        <w:rPr>
          <w:noProof/>
        </w:rPr>
        <w:lastRenderedPageBreak/>
        <w:t>coefficient =2 obt</w:t>
      </w:r>
      <w:r w:rsidR="00C86DA0">
        <w:rPr>
          <w:noProof/>
        </w:rPr>
        <w:t>a</w:t>
      </w:r>
      <w:r w:rsidR="003F2927">
        <w:rPr>
          <w:noProof/>
        </w:rPr>
        <w:t xml:space="preserve">ined slightly lower results with higest </w:t>
      </w:r>
      <w:r w:rsidR="00C86DA0">
        <w:rPr>
          <w:noProof/>
        </w:rPr>
        <w:t>score</w:t>
      </w:r>
      <w:r w:rsidR="003F2927">
        <w:rPr>
          <w:noProof/>
        </w:rPr>
        <w:t xml:space="preserve"> being  74.53% for the window length of 11</w:t>
      </w:r>
      <w:r w:rsidR="003F2927" w:rsidRPr="001C6CCE">
        <w:rPr>
          <w:noProof/>
        </w:rPr>
        <w:t>. For polynomial kernel the accuracy scores were rising with higher degree of kernel, however this behaviou</w:t>
      </w:r>
      <w:r w:rsidR="00C86DA0">
        <w:rPr>
          <w:noProof/>
        </w:rPr>
        <w:t>r</w:t>
      </w:r>
      <w:r w:rsidR="003F2927" w:rsidRPr="001C6CCE">
        <w:rPr>
          <w:noProof/>
        </w:rPr>
        <w:t xml:space="preserve"> might be credited to overfitting</w:t>
      </w:r>
      <w:r w:rsidR="003F2927">
        <w:rPr>
          <w:noProof/>
        </w:rPr>
        <w:t xml:space="preserve"> and therefore I decided to pick degree of 4 as the highest value. LinearSVC was characterized by similar results as two abovementioned SVC kernels. Highest Accuracy value was obeserved for winowlength of 17 and it was 74.31%.</w:t>
      </w:r>
      <w:r w:rsidR="00C87D23">
        <w:rPr>
          <w:noProof/>
        </w:rPr>
        <w:t xml:space="preserve"> Rbf kernel marked on the figure with dark blue color </w:t>
      </w:r>
      <w:r w:rsidR="003E7289">
        <w:rPr>
          <w:noProof/>
        </w:rPr>
        <w:t>had</w:t>
      </w:r>
      <w:r w:rsidR="00C87D23">
        <w:rPr>
          <w:noProof/>
        </w:rPr>
        <w:t xml:space="preserve"> significantly lover accuracy with highest value being 72.83% for window length of 15. </w:t>
      </w:r>
      <w:r w:rsidR="003E7289">
        <w:rPr>
          <w:noProof/>
        </w:rPr>
        <w:t xml:space="preserve">In case of </w:t>
      </w:r>
      <w:r w:rsidR="007566AB">
        <w:rPr>
          <w:noProof/>
        </w:rPr>
        <w:t xml:space="preserve">sigmoid kernel </w:t>
      </w:r>
      <w:r w:rsidR="00FC7D24">
        <w:rPr>
          <w:noProof/>
        </w:rPr>
        <w:t xml:space="preserve">marked with yellow color, not all accuracy values were presented on the figure in the intrest of focusing on the more relevant results. </w:t>
      </w:r>
      <w:r w:rsidR="005917F5">
        <w:rPr>
          <w:noProof/>
        </w:rPr>
        <w:t>For this kernel</w:t>
      </w:r>
      <w:r w:rsidR="00FC7D24">
        <w:rPr>
          <w:noProof/>
        </w:rPr>
        <w:t>, t</w:t>
      </w:r>
      <w:r w:rsidR="001C6CCE" w:rsidRPr="001C6CCE">
        <w:rPr>
          <w:noProof/>
        </w:rPr>
        <w:t xml:space="preserve">he </w:t>
      </w:r>
      <w:r w:rsidR="007566AB">
        <w:rPr>
          <w:noProof/>
        </w:rPr>
        <w:t xml:space="preserve">accuracy </w:t>
      </w:r>
      <w:r w:rsidR="00FC7D24">
        <w:rPr>
          <w:noProof/>
        </w:rPr>
        <w:t>was</w:t>
      </w:r>
      <w:r w:rsidR="001C6CCE" w:rsidRPr="001C6CCE">
        <w:rPr>
          <w:noProof/>
        </w:rPr>
        <w:t xml:space="preserve"> rising and peaked </w:t>
      </w:r>
      <w:r w:rsidR="007566AB">
        <w:rPr>
          <w:noProof/>
        </w:rPr>
        <w:t xml:space="preserve">72.38% </w:t>
      </w:r>
      <w:r w:rsidR="001C6CCE" w:rsidRPr="001C6CCE">
        <w:rPr>
          <w:noProof/>
        </w:rPr>
        <w:t>at window</w:t>
      </w:r>
      <w:r w:rsidR="007566AB">
        <w:rPr>
          <w:noProof/>
        </w:rPr>
        <w:t xml:space="preserve"> </w:t>
      </w:r>
      <w:r w:rsidR="001C6CCE" w:rsidRPr="001C6CCE">
        <w:rPr>
          <w:noProof/>
        </w:rPr>
        <w:t>lenghth 5</w:t>
      </w:r>
      <w:r w:rsidR="007566AB">
        <w:rPr>
          <w:noProof/>
        </w:rPr>
        <w:t xml:space="preserve"> </w:t>
      </w:r>
      <w:r w:rsidR="001C6CCE" w:rsidRPr="001C6CCE">
        <w:rPr>
          <w:noProof/>
        </w:rPr>
        <w:t xml:space="preserve">after </w:t>
      </w:r>
      <w:r w:rsidR="007566AB">
        <w:rPr>
          <w:noProof/>
        </w:rPr>
        <w:t xml:space="preserve">which </w:t>
      </w:r>
      <w:r w:rsidR="00FC7D24">
        <w:rPr>
          <w:noProof/>
        </w:rPr>
        <w:t xml:space="preserve">it </w:t>
      </w:r>
      <w:r w:rsidR="007566AB">
        <w:rPr>
          <w:noProof/>
        </w:rPr>
        <w:t>plummeted</w:t>
      </w:r>
      <w:r w:rsidR="001C6CCE" w:rsidRPr="001C6CCE">
        <w:rPr>
          <w:noProof/>
        </w:rPr>
        <w:t xml:space="preserve"> to </w:t>
      </w:r>
      <w:r w:rsidR="007566AB">
        <w:rPr>
          <w:noProof/>
        </w:rPr>
        <w:t>the level of</w:t>
      </w:r>
      <w:r w:rsidR="001C6CCE" w:rsidRPr="001C6CCE">
        <w:rPr>
          <w:noProof/>
        </w:rPr>
        <w:t xml:space="preserve"> 51% </w:t>
      </w:r>
      <w:r w:rsidR="007566AB">
        <w:rPr>
          <w:noProof/>
        </w:rPr>
        <w:t xml:space="preserve">for window length of 11, </w:t>
      </w:r>
      <w:r w:rsidR="001C6CCE" w:rsidRPr="001C6CCE">
        <w:rPr>
          <w:noProof/>
        </w:rPr>
        <w:t xml:space="preserve">which is </w:t>
      </w:r>
      <w:r w:rsidR="007566AB">
        <w:rPr>
          <w:noProof/>
        </w:rPr>
        <w:t xml:space="preserve">in fact almost </w:t>
      </w:r>
      <w:r w:rsidR="001C6CCE" w:rsidRPr="001C6CCE">
        <w:rPr>
          <w:noProof/>
        </w:rPr>
        <w:t xml:space="preserve"> random prediction</w:t>
      </w:r>
      <w:r w:rsidR="007566AB">
        <w:rPr>
          <w:noProof/>
        </w:rPr>
        <w:t>,</w:t>
      </w:r>
      <w:r w:rsidR="001C6CCE" w:rsidRPr="001C6CCE">
        <w:rPr>
          <w:noProof/>
        </w:rPr>
        <w:t xml:space="preserve"> </w:t>
      </w:r>
      <w:r w:rsidR="007566AB">
        <w:rPr>
          <w:noProof/>
        </w:rPr>
        <w:t>and remained on the level for the rest of tested window lengths</w:t>
      </w:r>
      <w:r w:rsidR="001C6CCE" w:rsidRPr="001C6CCE">
        <w:rPr>
          <w:noProof/>
        </w:rPr>
        <w:t xml:space="preserve">. </w:t>
      </w:r>
      <w:r w:rsidR="00FC7D24">
        <w:rPr>
          <w:noProof/>
        </w:rPr>
        <w:t>Since the accuracy of SVC with linear kernel was highest, it was taken for further comparison with other methods.</w:t>
      </w:r>
      <w:r w:rsidR="00033AE6">
        <w:rPr>
          <w:noProof/>
        </w:rPr>
        <w:t xml:space="preserve"> Fore each kernel tested multiple additional tests were performed</w:t>
      </w:r>
      <w:r w:rsidR="0063207E">
        <w:rPr>
          <w:noProof/>
        </w:rPr>
        <w:t xml:space="preserve"> in order to provide the best possible parameters for model training. It was checked that changing of tolerance value didn’t improve the accuracy of models. When C value was manipulated, all changes from default value resulted in </w:t>
      </w:r>
      <w:r w:rsidR="006876BF">
        <w:rPr>
          <w:noProof/>
        </w:rPr>
        <w:t>same or d</w:t>
      </w:r>
      <w:r w:rsidR="0063207E">
        <w:rPr>
          <w:noProof/>
        </w:rPr>
        <w:t>ecreased</w:t>
      </w:r>
      <w:r w:rsidR="006876BF">
        <w:rPr>
          <w:noProof/>
        </w:rPr>
        <w:t xml:space="preserve"> accuracy</w:t>
      </w:r>
      <w:r w:rsidR="0063207E">
        <w:rPr>
          <w:noProof/>
        </w:rPr>
        <w:t xml:space="preserve"> scores.</w:t>
      </w:r>
      <w:r w:rsidR="008053CC">
        <w:rPr>
          <w:noProof/>
        </w:rPr>
        <w:t xml:space="preserve"> </w:t>
      </w:r>
      <w:r w:rsidR="008053CC" w:rsidRPr="008053CC">
        <w:rPr>
          <w:noProof/>
        </w:rPr>
        <w:t>class_weight</w:t>
      </w:r>
      <w:r w:rsidR="008053CC">
        <w:rPr>
          <w:noProof/>
        </w:rPr>
        <w:t xml:space="preserve"> parameter wasn’t changed since the dataset provided </w:t>
      </w:r>
      <w:r w:rsidR="006876BF">
        <w:rPr>
          <w:noProof/>
        </w:rPr>
        <w:t>was</w:t>
      </w:r>
      <w:r w:rsidR="008053CC">
        <w:rPr>
          <w:noProof/>
        </w:rPr>
        <w:t xml:space="preserve"> rather balanced</w:t>
      </w:r>
      <w:r w:rsidR="00DC4480">
        <w:rPr>
          <w:noProof/>
        </w:rPr>
        <w:t>:</w:t>
      </w:r>
      <w:r w:rsidR="00ED5FD9">
        <w:rPr>
          <w:noProof/>
        </w:rPr>
        <w:t xml:space="preserve"> </w:t>
      </w:r>
      <w:r w:rsidR="008053CC" w:rsidRPr="008053CC">
        <w:rPr>
          <w:noProof/>
        </w:rPr>
        <w:t>6528</w:t>
      </w:r>
      <w:r w:rsidR="008053CC">
        <w:rPr>
          <w:noProof/>
        </w:rPr>
        <w:t xml:space="preserve"> </w:t>
      </w:r>
      <w:r w:rsidR="00301435">
        <w:rPr>
          <w:noProof/>
        </w:rPr>
        <w:t xml:space="preserve">exposed </w:t>
      </w:r>
      <w:r w:rsidR="008053CC">
        <w:rPr>
          <w:noProof/>
        </w:rPr>
        <w:t>residues</w:t>
      </w:r>
      <w:r w:rsidR="008053CC" w:rsidRPr="008053CC">
        <w:rPr>
          <w:noProof/>
        </w:rPr>
        <w:t xml:space="preserve"> </w:t>
      </w:r>
      <w:r w:rsidR="008053CC">
        <w:rPr>
          <w:noProof/>
        </w:rPr>
        <w:t xml:space="preserve">and </w:t>
      </w:r>
      <w:r w:rsidR="008053CC" w:rsidRPr="008053CC">
        <w:rPr>
          <w:noProof/>
        </w:rPr>
        <w:t xml:space="preserve">6937 </w:t>
      </w:r>
      <w:r w:rsidR="008053CC">
        <w:rPr>
          <w:noProof/>
        </w:rPr>
        <w:t>burried residues</w:t>
      </w:r>
      <w:r w:rsidR="00B2437F">
        <w:rPr>
          <w:noProof/>
        </w:rPr>
        <w:t xml:space="preserve">. </w:t>
      </w:r>
    </w:p>
    <w:p w:rsidR="00033AE6" w:rsidRDefault="00FC7D24" w:rsidP="00FC7D24">
      <w:pPr>
        <w:ind w:firstLine="720"/>
        <w:jc w:val="both"/>
        <w:rPr>
          <w:noProof/>
        </w:rPr>
      </w:pPr>
      <w:r>
        <w:rPr>
          <w:noProof/>
        </w:rPr>
        <w:t>F</w:t>
      </w:r>
      <w:r w:rsidR="001C6CCE" w:rsidRPr="001C6CCE">
        <w:rPr>
          <w:noProof/>
        </w:rPr>
        <w:t>igure 2</w:t>
      </w:r>
      <w:r>
        <w:rPr>
          <w:noProof/>
        </w:rPr>
        <w:t xml:space="preserve"> presents</w:t>
      </w:r>
      <w:r w:rsidR="001C6CCE" w:rsidRPr="001C6CCE">
        <w:rPr>
          <w:noProof/>
        </w:rPr>
        <w:t xml:space="preserve"> the accurac</w:t>
      </w:r>
      <w:r w:rsidR="00033AE6">
        <w:rPr>
          <w:noProof/>
        </w:rPr>
        <w:t>ies</w:t>
      </w:r>
      <w:r w:rsidR="001C6CCE" w:rsidRPr="001C6CCE">
        <w:rPr>
          <w:noProof/>
        </w:rPr>
        <w:t xml:space="preserve"> of </w:t>
      </w:r>
      <w:r w:rsidR="00033AE6">
        <w:rPr>
          <w:noProof/>
        </w:rPr>
        <w:t xml:space="preserve">best </w:t>
      </w:r>
      <w:r w:rsidR="001C6CCE" w:rsidRPr="001C6CCE">
        <w:rPr>
          <w:noProof/>
        </w:rPr>
        <w:t xml:space="preserve">svm model </w:t>
      </w:r>
      <w:r w:rsidR="00033AE6">
        <w:rPr>
          <w:noProof/>
        </w:rPr>
        <w:t>created with multiple sequence alignmnet input</w:t>
      </w:r>
      <w:r w:rsidR="001C6CCE" w:rsidRPr="001C6CCE">
        <w:rPr>
          <w:noProof/>
        </w:rPr>
        <w:t xml:space="preserve"> and </w:t>
      </w:r>
      <w:r w:rsidR="00033AE6">
        <w:rPr>
          <w:noProof/>
        </w:rPr>
        <w:t xml:space="preserve">svm model with </w:t>
      </w:r>
      <w:r w:rsidR="00033AE6" w:rsidRPr="001C6CCE">
        <w:rPr>
          <w:noProof/>
        </w:rPr>
        <w:t xml:space="preserve">highest </w:t>
      </w:r>
      <w:r w:rsidR="00033AE6">
        <w:rPr>
          <w:noProof/>
        </w:rPr>
        <w:t>score</w:t>
      </w:r>
      <w:r w:rsidR="00033AE6" w:rsidRPr="001C6CCE">
        <w:rPr>
          <w:noProof/>
        </w:rPr>
        <w:t xml:space="preserve"> when</w:t>
      </w:r>
      <w:r w:rsidR="00033AE6">
        <w:rPr>
          <w:noProof/>
        </w:rPr>
        <w:t xml:space="preserve"> input was a single sequence</w:t>
      </w:r>
      <w:r w:rsidR="001C6CCE" w:rsidRPr="001C6CCE">
        <w:rPr>
          <w:noProof/>
        </w:rPr>
        <w:t>.</w:t>
      </w:r>
    </w:p>
    <w:p w:rsidR="00033AE6" w:rsidRDefault="00033AE6" w:rsidP="00033AE6">
      <w:pPr>
        <w:keepNext/>
      </w:pPr>
      <w:r>
        <w:rPr>
          <w:noProof/>
        </w:rPr>
        <w:drawing>
          <wp:inline distT="0" distB="0" distL="0" distR="0" wp14:anchorId="6FC6562F" wp14:editId="26E544EF">
            <wp:extent cx="5541310" cy="3523129"/>
            <wp:effectExtent l="0" t="0" r="2540" b="1270"/>
            <wp:docPr id="8" name="Wykres 8">
              <a:extLst xmlns:a="http://schemas.openxmlformats.org/drawingml/2006/main">
                <a:ext uri="{FF2B5EF4-FFF2-40B4-BE49-F238E27FC236}">
                  <a16:creationId xmlns:a16="http://schemas.microsoft.com/office/drawing/2014/main" id="{2B1BE367-BE9C-42C8-9726-A8891FB703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33AE6" w:rsidRDefault="00033AE6" w:rsidP="00033AE6">
      <w:pPr>
        <w:pStyle w:val="Legenda"/>
        <w:jc w:val="center"/>
      </w:pPr>
      <w:r>
        <w:t xml:space="preserve">Figure </w:t>
      </w:r>
      <w:fldSimple w:instr=" SEQ Figure \* ARABIC ">
        <w:r w:rsidR="00A12F04">
          <w:rPr>
            <w:noProof/>
          </w:rPr>
          <w:t>2</w:t>
        </w:r>
      </w:fldSimple>
      <w:r>
        <w:t xml:space="preserve"> Comparison of the results with and without addition of evolutionary information</w:t>
      </w:r>
    </w:p>
    <w:p w:rsidR="00033AE6" w:rsidRPr="000A4CC1" w:rsidRDefault="001C6CCE" w:rsidP="000A4CC1">
      <w:pPr>
        <w:spacing w:line="276" w:lineRule="auto"/>
        <w:ind w:firstLine="720"/>
        <w:jc w:val="both"/>
        <w:rPr>
          <w:noProof/>
        </w:rPr>
      </w:pPr>
      <w:r w:rsidRPr="000A4CC1">
        <w:rPr>
          <w:noProof/>
        </w:rPr>
        <w:t xml:space="preserve"> As </w:t>
      </w:r>
      <w:r w:rsidR="00033AE6" w:rsidRPr="000A4CC1">
        <w:rPr>
          <w:noProof/>
        </w:rPr>
        <w:t>clearly</w:t>
      </w:r>
      <w:r w:rsidRPr="000A4CC1">
        <w:rPr>
          <w:noProof/>
        </w:rPr>
        <w:t xml:space="preserve"> visible </w:t>
      </w:r>
      <w:r w:rsidR="00033AE6" w:rsidRPr="000A4CC1">
        <w:rPr>
          <w:noProof/>
        </w:rPr>
        <w:t>there is a noticeable improvement in prediction accuracy when evolutionary information</w:t>
      </w:r>
      <w:r w:rsidR="006876BF">
        <w:rPr>
          <w:noProof/>
        </w:rPr>
        <w:t xml:space="preserve"> in for of PSSM frequency matrix</w:t>
      </w:r>
      <w:r w:rsidR="00033AE6" w:rsidRPr="000A4CC1">
        <w:rPr>
          <w:noProof/>
        </w:rPr>
        <w:t xml:space="preserve"> was added</w:t>
      </w:r>
      <w:r w:rsidRPr="000A4CC1">
        <w:rPr>
          <w:noProof/>
        </w:rPr>
        <w:t>.</w:t>
      </w:r>
      <w:r w:rsidR="00FC7D24" w:rsidRPr="000A4CC1">
        <w:rPr>
          <w:noProof/>
        </w:rPr>
        <w:t xml:space="preserve"> </w:t>
      </w:r>
      <w:r w:rsidR="00033AE6" w:rsidRPr="000A4CC1">
        <w:rPr>
          <w:noProof/>
        </w:rPr>
        <w:t xml:space="preserve">The difference between highest accuracies is more then 3% - 71.42% is highest for single sequence information(window length = 11) compared to 74.73% for highest accuracy when input was </w:t>
      </w:r>
      <w:r w:rsidR="00547D69">
        <w:rPr>
          <w:noProof/>
        </w:rPr>
        <w:t>multiple sequence allignment data</w:t>
      </w:r>
      <w:r w:rsidR="00F51DF7">
        <w:rPr>
          <w:noProof/>
        </w:rPr>
        <w:t>.</w:t>
      </w:r>
    </w:p>
    <w:p w:rsidR="00430CC1" w:rsidRDefault="00B55BA3" w:rsidP="0086623D">
      <w:pPr>
        <w:pStyle w:val="Legenda"/>
        <w:spacing w:line="276" w:lineRule="auto"/>
        <w:ind w:firstLine="720"/>
        <w:jc w:val="both"/>
      </w:pPr>
      <w:r w:rsidRPr="000A4CC1">
        <w:rPr>
          <w:i w:val="0"/>
          <w:noProof/>
          <w:color w:val="auto"/>
          <w:sz w:val="22"/>
          <w:szCs w:val="22"/>
        </w:rPr>
        <w:t xml:space="preserve">The results of comparison between </w:t>
      </w:r>
      <w:r w:rsidR="00F2668D" w:rsidRPr="000A4CC1">
        <w:rPr>
          <w:i w:val="0"/>
          <w:noProof/>
          <w:color w:val="auto"/>
          <w:sz w:val="22"/>
          <w:szCs w:val="22"/>
        </w:rPr>
        <w:t>SVC and two other cassification techniques, namely random forest classifier and  decision tree classifier was presented in Figure 3.</w:t>
      </w:r>
      <w:r w:rsidR="004E6FAD">
        <w:rPr>
          <w:i w:val="0"/>
          <w:noProof/>
          <w:color w:val="auto"/>
          <w:sz w:val="22"/>
          <w:szCs w:val="22"/>
        </w:rPr>
        <w:t xml:space="preserve"> Both </w:t>
      </w:r>
      <w:r w:rsidR="004E6FAD" w:rsidRPr="000A4CC1">
        <w:rPr>
          <w:i w:val="0"/>
          <w:noProof/>
          <w:color w:val="auto"/>
          <w:sz w:val="22"/>
          <w:szCs w:val="22"/>
        </w:rPr>
        <w:t xml:space="preserve">random forest </w:t>
      </w:r>
      <w:r w:rsidR="004E6FAD" w:rsidRPr="000A4CC1">
        <w:rPr>
          <w:i w:val="0"/>
          <w:noProof/>
          <w:color w:val="auto"/>
          <w:sz w:val="22"/>
          <w:szCs w:val="22"/>
        </w:rPr>
        <w:lastRenderedPageBreak/>
        <w:t>classifier and  decision tree classifier</w:t>
      </w:r>
      <w:r w:rsidR="004E6FAD">
        <w:rPr>
          <w:i w:val="0"/>
          <w:noProof/>
          <w:color w:val="auto"/>
          <w:sz w:val="22"/>
          <w:szCs w:val="22"/>
        </w:rPr>
        <w:t xml:space="preserve"> were tested on default parameters.</w:t>
      </w:r>
      <w:r w:rsidR="005F205D" w:rsidRPr="000A4CC1">
        <w:rPr>
          <w:i w:val="0"/>
          <w:noProof/>
          <w:color w:val="auto"/>
          <w:sz w:val="22"/>
          <w:szCs w:val="22"/>
        </w:rPr>
        <w:t xml:space="preserve"> </w:t>
      </w:r>
      <w:r w:rsidR="00430CC1" w:rsidRPr="000A4CC1">
        <w:rPr>
          <w:i w:val="0"/>
          <w:noProof/>
          <w:color w:val="auto"/>
          <w:sz w:val="22"/>
          <w:szCs w:val="22"/>
        </w:rPr>
        <w:t>The highest accuracies for all window lenghts were achieved by random forest classifier, with higest accuracy 76.37% for window length equal 5.</w:t>
      </w:r>
      <w:r w:rsidR="004E6FAD">
        <w:rPr>
          <w:i w:val="0"/>
          <w:noProof/>
          <w:color w:val="auto"/>
          <w:sz w:val="22"/>
          <w:szCs w:val="22"/>
        </w:rPr>
        <w:t xml:space="preserve"> </w:t>
      </w:r>
      <w:r w:rsidR="00430CC1" w:rsidRPr="000A4CC1">
        <w:rPr>
          <w:i w:val="0"/>
          <w:noProof/>
          <w:color w:val="auto"/>
          <w:sz w:val="22"/>
          <w:szCs w:val="22"/>
        </w:rPr>
        <w:t>The results for SVC were already discussed above, as for other comparisons,</w:t>
      </w:r>
      <w:r w:rsidR="00430CC1" w:rsidRPr="000A4CC1">
        <w:rPr>
          <w:noProof/>
          <w:color w:val="auto"/>
        </w:rPr>
        <w:t xml:space="preserve"> </w:t>
      </w:r>
      <w:r w:rsidR="00430CC1">
        <w:rPr>
          <w:noProof/>
        </w:rPr>
        <w:drawing>
          <wp:inline distT="0" distB="0" distL="0" distR="0" wp14:anchorId="58BEE528" wp14:editId="2E6A1AAE">
            <wp:extent cx="5760720" cy="3456940"/>
            <wp:effectExtent l="0" t="0" r="11430" b="10160"/>
            <wp:docPr id="7" name="Wykres 7">
              <a:extLst xmlns:a="http://schemas.openxmlformats.org/drawingml/2006/main">
                <a:ext uri="{FF2B5EF4-FFF2-40B4-BE49-F238E27FC236}">
                  <a16:creationId xmlns:a16="http://schemas.microsoft.com/office/drawing/2014/main" id="{E7759227-850A-4B3F-802A-7FD58FF9A4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430CC1" w:rsidRPr="00430CC1">
        <w:t xml:space="preserve"> </w:t>
      </w:r>
      <w:r w:rsidR="00430CC1">
        <w:t xml:space="preserve">Figure </w:t>
      </w:r>
      <w:fldSimple w:instr=" SEQ Figure \* ARABIC ">
        <w:r w:rsidR="00A12F04">
          <w:rPr>
            <w:noProof/>
          </w:rPr>
          <w:t>3</w:t>
        </w:r>
      </w:fldSimple>
      <w:r w:rsidR="00430CC1">
        <w:t xml:space="preserve"> Comparison of best SVC with decision tree and random forest classifier methods</w:t>
      </w:r>
    </w:p>
    <w:p w:rsidR="00054CFA" w:rsidRDefault="00430CC1" w:rsidP="00430CC1">
      <w:pPr>
        <w:jc w:val="both"/>
        <w:rPr>
          <w:noProof/>
        </w:rPr>
      </w:pPr>
      <w:r>
        <w:rPr>
          <w:noProof/>
        </w:rPr>
        <w:t xml:space="preserve">SVC with best possible parameters was used. Decision tree clasifier predictions were significantly less accurate and peaked with 71.78% accuracy at windowlength of 11. For the highest Accuracy values achieved by each classifier, </w:t>
      </w:r>
      <w:r w:rsidRPr="00392C9D">
        <w:rPr>
          <w:rFonts w:ascii="Calibri" w:hAnsi="Calibri" w:cs="Calibri"/>
          <w:color w:val="000000"/>
        </w:rPr>
        <w:t>Matthews correlation coefficient</w:t>
      </w:r>
      <w:r>
        <w:rPr>
          <w:rFonts w:ascii="Calibri" w:hAnsi="Calibri" w:cs="Calibri"/>
          <w:color w:val="000000"/>
        </w:rPr>
        <w:t xml:space="preserve"> was calculated, and it is presented in </w:t>
      </w:r>
      <w:r w:rsidR="000A4CC1">
        <w:rPr>
          <w:rFonts w:ascii="Calibri" w:hAnsi="Calibri" w:cs="Calibri"/>
          <w:color w:val="000000"/>
        </w:rPr>
        <w:t>T</w:t>
      </w:r>
      <w:r>
        <w:rPr>
          <w:rFonts w:ascii="Calibri" w:hAnsi="Calibri" w:cs="Calibri"/>
          <w:color w:val="000000"/>
        </w:rPr>
        <w:t>able 1</w:t>
      </w:r>
      <w:r w:rsidR="000A4CC1">
        <w:rPr>
          <w:rFonts w:ascii="Calibri" w:hAnsi="Calibri" w:cs="Calibri"/>
          <w:color w:val="000000"/>
        </w:rPr>
        <w:t>, supplied with optimal window length for each of classifiers.</w:t>
      </w:r>
      <w:r>
        <w:rPr>
          <w:rFonts w:ascii="Calibri" w:hAnsi="Calibri" w:cs="Calibri"/>
          <w:color w:val="000000"/>
        </w:rPr>
        <w:t xml:space="preserve"> </w:t>
      </w:r>
    </w:p>
    <w:p w:rsidR="00392C9D" w:rsidRDefault="00392C9D" w:rsidP="00392C9D">
      <w:pPr>
        <w:pStyle w:val="Legenda"/>
        <w:keepNext/>
        <w:jc w:val="center"/>
      </w:pPr>
      <w:r>
        <w:t xml:space="preserve">Table </w:t>
      </w:r>
      <w:fldSimple w:instr=" SEQ Table \* ARABIC ">
        <w:r>
          <w:rPr>
            <w:noProof/>
          </w:rPr>
          <w:t>1</w:t>
        </w:r>
      </w:fldSimple>
      <w:r>
        <w:t xml:space="preserve"> </w:t>
      </w:r>
      <w:r w:rsidRPr="00766812">
        <w:t>Matthews correlation coefficient</w:t>
      </w:r>
      <w:r>
        <w:t>s for different classifiers</w:t>
      </w:r>
    </w:p>
    <w:tbl>
      <w:tblPr>
        <w:tblStyle w:val="Tabelasiatki4akcent3"/>
        <w:tblW w:w="0" w:type="auto"/>
        <w:tblLook w:val="04A0" w:firstRow="1" w:lastRow="0" w:firstColumn="1" w:lastColumn="0" w:noHBand="0" w:noVBand="1"/>
      </w:tblPr>
      <w:tblGrid>
        <w:gridCol w:w="3123"/>
        <w:gridCol w:w="2764"/>
        <w:gridCol w:w="3175"/>
      </w:tblGrid>
      <w:tr w:rsidR="00F2668D" w:rsidTr="00F266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pPr>
            <w:r w:rsidRPr="00F2668D">
              <w:rPr>
                <w:color w:val="auto"/>
              </w:rPr>
              <w:t>Classifier</w:t>
            </w:r>
          </w:p>
        </w:tc>
        <w:tc>
          <w:tcPr>
            <w:tcW w:w="2764" w:type="dxa"/>
            <w:vAlign w:val="center"/>
          </w:tcPr>
          <w:p w:rsidR="00F2668D" w:rsidRPr="00392C9D" w:rsidRDefault="00F2668D" w:rsidP="00F2668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Optimal window length</w:t>
            </w:r>
          </w:p>
        </w:tc>
        <w:tc>
          <w:tcPr>
            <w:tcW w:w="3175" w:type="dxa"/>
            <w:vAlign w:val="center"/>
          </w:tcPr>
          <w:p w:rsidR="00F2668D" w:rsidRDefault="00F2668D" w:rsidP="00F2668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392C9D">
              <w:rPr>
                <w:rFonts w:ascii="Calibri" w:hAnsi="Calibri" w:cs="Calibri"/>
                <w:color w:val="000000"/>
              </w:rPr>
              <w:t>Matthews correlation coefficient (MCC)</w:t>
            </w:r>
          </w:p>
        </w:tc>
      </w:tr>
      <w:tr w:rsidR="00F2668D" w:rsidTr="00F2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SVC</w:t>
            </w:r>
          </w:p>
        </w:tc>
        <w:tc>
          <w:tcPr>
            <w:tcW w:w="2764"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w:t>
            </w:r>
          </w:p>
        </w:tc>
        <w:tc>
          <w:tcPr>
            <w:tcW w:w="3175"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96201</w:t>
            </w:r>
          </w:p>
        </w:tc>
      </w:tr>
      <w:tr w:rsidR="00F2668D" w:rsidTr="00F2668D">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RFC</w:t>
            </w:r>
          </w:p>
        </w:tc>
        <w:tc>
          <w:tcPr>
            <w:tcW w:w="2764" w:type="dxa"/>
            <w:vAlign w:val="center"/>
          </w:tcPr>
          <w:p w:rsidR="00F2668D" w:rsidRDefault="00F2668D" w:rsidP="00F26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w:t>
            </w:r>
          </w:p>
        </w:tc>
        <w:tc>
          <w:tcPr>
            <w:tcW w:w="3175" w:type="dxa"/>
            <w:vAlign w:val="center"/>
          </w:tcPr>
          <w:p w:rsidR="00F2668D" w:rsidRDefault="00F2668D" w:rsidP="00F26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32415</w:t>
            </w:r>
          </w:p>
        </w:tc>
      </w:tr>
      <w:tr w:rsidR="00F2668D" w:rsidTr="00F2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DTC</w:t>
            </w:r>
          </w:p>
        </w:tc>
        <w:tc>
          <w:tcPr>
            <w:tcW w:w="2764"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w:t>
            </w:r>
          </w:p>
        </w:tc>
        <w:tc>
          <w:tcPr>
            <w:tcW w:w="3175"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41449</w:t>
            </w:r>
          </w:p>
        </w:tc>
      </w:tr>
    </w:tbl>
    <w:p w:rsidR="00B55BA3" w:rsidRDefault="00B55BA3" w:rsidP="00B55BA3"/>
    <w:p w:rsidR="000A4CC1" w:rsidRDefault="000A4CC1" w:rsidP="004E6FAD">
      <w:pPr>
        <w:jc w:val="both"/>
      </w:pPr>
      <w:r>
        <w:tab/>
        <w:t xml:space="preserve">Additional measurement were also performed for the model with optimal SVC parameters such as </w:t>
      </w:r>
      <w:r w:rsidR="00A12F04">
        <w:t>r</w:t>
      </w:r>
      <w:r>
        <w:t xml:space="preserve">eceiver operating characteristic(ROC) curve </w:t>
      </w:r>
      <w:r w:rsidR="00FD7F20">
        <w:t xml:space="preserve">and confusion matrix </w:t>
      </w:r>
      <w:r>
        <w:t>presented on figure 4</w:t>
      </w:r>
      <w:r w:rsidR="005E66EF">
        <w:t>.</w:t>
      </w:r>
      <w:r w:rsidR="00181E8C">
        <w:t xml:space="preserve"> </w:t>
      </w:r>
      <w:r w:rsidR="004130E3">
        <w:t>There is slight difference in percentage of correct predictions between both classes.</w:t>
      </w:r>
      <w:r w:rsidR="00F25B0E">
        <w:t xml:space="preserve"> </w:t>
      </w:r>
      <w:r w:rsidR="004130E3">
        <w:t xml:space="preserve"> Looking at figure 4b it can be observed that 72% of all buried residues were predicted correctly, while correct prediction rate was 5% higher in case of exposed residues. The difference is not very </w:t>
      </w:r>
      <w:r w:rsidR="00642682">
        <w:t xml:space="preserve">big </w:t>
      </w:r>
      <w:r w:rsidR="004130E3">
        <w:t xml:space="preserve">and cannot be attributed to bias towards exposed residues in training dataset since </w:t>
      </w:r>
      <w:r w:rsidR="00F25B0E">
        <w:t>none of classes were overrepresented</w:t>
      </w:r>
      <w:r w:rsidR="004E6FAD">
        <w:t xml:space="preserve"> there</w:t>
      </w:r>
      <w:r w:rsidR="00F25B0E">
        <w:t xml:space="preserve">. </w:t>
      </w:r>
      <w:r w:rsidR="004B6685">
        <w:br/>
      </w:r>
      <w:r w:rsidR="004B6685">
        <w:br/>
      </w:r>
      <w:r w:rsidR="004B6685">
        <w:br/>
      </w:r>
    </w:p>
    <w:p w:rsidR="000A4CC1" w:rsidRDefault="00334119" w:rsidP="00FD7F20">
      <w:pPr>
        <w:keepNext/>
        <w:jc w:val="center"/>
      </w:pPr>
      <w:r>
        <w:rPr>
          <w:noProof/>
        </w:rPr>
        <w:lastRenderedPageBreak/>
        <mc:AlternateContent>
          <mc:Choice Requires="wps">
            <w:drawing>
              <wp:anchor distT="0" distB="0" distL="114300" distR="114300" simplePos="0" relativeHeight="251659264" behindDoc="0" locked="0" layoutInCell="1" allowOverlap="1">
                <wp:simplePos x="0" y="0"/>
                <wp:positionH relativeFrom="column">
                  <wp:posOffset>57198</wp:posOffset>
                </wp:positionH>
                <wp:positionV relativeFrom="paragraph">
                  <wp:posOffset>5715</wp:posOffset>
                </wp:positionV>
                <wp:extent cx="241539" cy="319177"/>
                <wp:effectExtent l="0" t="0" r="0" b="5080"/>
                <wp:wrapNone/>
                <wp:docPr id="3" name="Pole tekstowe 3"/>
                <wp:cNvGraphicFramePr/>
                <a:graphic xmlns:a="http://schemas.openxmlformats.org/drawingml/2006/main">
                  <a:graphicData uri="http://schemas.microsoft.com/office/word/2010/wordprocessingShape">
                    <wps:wsp>
                      <wps:cNvSpPr txBox="1"/>
                      <wps:spPr>
                        <a:xfrm>
                          <a:off x="0" y="0"/>
                          <a:ext cx="241539" cy="319177"/>
                        </a:xfrm>
                        <a:prstGeom prst="rect">
                          <a:avLst/>
                        </a:prstGeom>
                        <a:noFill/>
                        <a:ln w="6350">
                          <a:noFill/>
                        </a:ln>
                      </wps:spPr>
                      <wps:txbx>
                        <w:txbxContent>
                          <w:p w:rsidR="00334119" w:rsidRPr="00334119" w:rsidRDefault="00334119">
                            <w:pPr>
                              <w:rPr>
                                <w:lang w:val="pl-PL"/>
                              </w:rPr>
                            </w:pPr>
                            <w:r>
                              <w:rPr>
                                <w:lang w:val="pl-P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Pole tekstowe 3" o:spid="_x0000_s1026" type="#_x0000_t202" style="position:absolute;left:0;text-align:left;margin-left:4.5pt;margin-top:.45pt;width:19pt;height:25.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" filled="f" stroked="f" strokeweight=".5pt">
                <v:textbox>
                  <w:txbxContent>
                    <w:p w:rsidR="00334119" w:rsidRPr="00334119" w:rsidRDefault="00334119">
                      <w:pPr>
                        <w:rPr>
                          <w:lang w:val="pl-PL"/>
                        </w:rPr>
                      </w:pPr>
                      <w:r>
                        <w:rPr>
                          <w:lang w:val="pl-PL"/>
                        </w:rPr>
                        <w:t>a</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6FA79BF9" wp14:editId="0C178B0F">
                <wp:simplePos x="0" y="0"/>
                <wp:positionH relativeFrom="column">
                  <wp:posOffset>3133402</wp:posOffset>
                </wp:positionH>
                <wp:positionV relativeFrom="paragraph">
                  <wp:posOffset>2540</wp:posOffset>
                </wp:positionV>
                <wp:extent cx="241539" cy="319177"/>
                <wp:effectExtent l="0" t="0" r="0" b="5080"/>
                <wp:wrapNone/>
                <wp:docPr id="5" name="Pole tekstowe 5"/>
                <wp:cNvGraphicFramePr/>
                <a:graphic xmlns:a="http://schemas.openxmlformats.org/drawingml/2006/main">
                  <a:graphicData uri="http://schemas.microsoft.com/office/word/2010/wordprocessingShape">
                    <wps:wsp>
                      <wps:cNvSpPr txBox="1"/>
                      <wps:spPr>
                        <a:xfrm>
                          <a:off x="0" y="0"/>
                          <a:ext cx="241539" cy="319177"/>
                        </a:xfrm>
                        <a:prstGeom prst="rect">
                          <a:avLst/>
                        </a:prstGeom>
                        <a:noFill/>
                        <a:ln w="6350">
                          <a:noFill/>
                        </a:ln>
                      </wps:spPr>
                      <wps:txbx>
                        <w:txbxContent>
                          <w:p w:rsidR="00334119" w:rsidRPr="00334119" w:rsidRDefault="00334119" w:rsidP="00334119">
                            <w:pPr>
                              <w:rPr>
                                <w:lang w:val="pl-PL"/>
                              </w:rPr>
                            </w:pPr>
                            <w:r>
                              <w:rPr>
                                <w:lang w:val="pl-P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A79BF9" id="Pole tekstowe 5" o:spid="_x0000_s1027" type="#_x0000_t202" style="position:absolute;left:0;text-align:left;margin-left:246.7pt;margin-top:.2pt;width:19pt;height:25.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" filled="f" stroked="f" strokeweight=".5pt">
                <v:textbox>
                  <w:txbxContent>
                    <w:p w:rsidR="00334119" w:rsidRPr="00334119" w:rsidRDefault="00334119" w:rsidP="00334119">
                      <w:pPr>
                        <w:rPr>
                          <w:lang w:val="pl-PL"/>
                        </w:rPr>
                      </w:pPr>
                      <w:r>
                        <w:rPr>
                          <w:lang w:val="pl-PL"/>
                        </w:rPr>
                        <w:t>b</w:t>
                      </w:r>
                    </w:p>
                  </w:txbxContent>
                </v:textbox>
              </v:shape>
            </w:pict>
          </mc:Fallback>
        </mc:AlternateContent>
      </w:r>
      <w:r w:rsidR="000A4CC1">
        <w:rPr>
          <w:noProof/>
        </w:rPr>
        <w:drawing>
          <wp:inline distT="0" distB="0" distL="0" distR="0" wp14:anchorId="398C2D6E" wp14:editId="51B797A5">
            <wp:extent cx="3045124" cy="2174641"/>
            <wp:effectExtent l="0" t="0" r="3175"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9863" cy="2199450"/>
                    </a:xfrm>
                    <a:prstGeom prst="rect">
                      <a:avLst/>
                    </a:prstGeom>
                    <a:noFill/>
                    <a:ln>
                      <a:noFill/>
                    </a:ln>
                  </pic:spPr>
                </pic:pic>
              </a:graphicData>
            </a:graphic>
          </wp:inline>
        </w:drawing>
      </w:r>
      <w:r w:rsidR="00FD7F20">
        <w:rPr>
          <w:noProof/>
        </w:rPr>
        <w:drawing>
          <wp:inline distT="0" distB="0" distL="0" distR="0" wp14:anchorId="28C2334A">
            <wp:extent cx="2466975" cy="2152015"/>
            <wp:effectExtent l="0" t="0" r="9525" b="635"/>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466975" cy="2152015"/>
                    </a:xfrm>
                    <a:prstGeom prst="rect">
                      <a:avLst/>
                    </a:prstGeom>
                  </pic:spPr>
                </pic:pic>
              </a:graphicData>
            </a:graphic>
          </wp:inline>
        </w:drawing>
      </w:r>
    </w:p>
    <w:p w:rsidR="00A12F04" w:rsidRDefault="000A4CC1" w:rsidP="008A70D9">
      <w:pPr>
        <w:pStyle w:val="Legenda"/>
        <w:jc w:val="center"/>
      </w:pPr>
      <w:r>
        <w:t xml:space="preserve">Figure </w:t>
      </w:r>
      <w:fldSimple w:instr=" SEQ Figure \* ARABIC ">
        <w:r w:rsidR="00A12F04">
          <w:rPr>
            <w:noProof/>
          </w:rPr>
          <w:t>4</w:t>
        </w:r>
      </w:fldSimple>
      <w:r w:rsidR="00334119">
        <w:rPr>
          <w:noProof/>
        </w:rPr>
        <w:t>a.</w:t>
      </w:r>
      <w:r>
        <w:t xml:space="preserve"> Receiver operating characteristic curve for</w:t>
      </w:r>
      <w:r w:rsidR="00334119">
        <w:t xml:space="preserve"> model with</w:t>
      </w:r>
      <w:r>
        <w:t xml:space="preserve"> optimal SVC parameters</w:t>
      </w:r>
      <w:r w:rsidR="00334119">
        <w:t>. 4b. Confusion matrix for the same model.</w:t>
      </w:r>
    </w:p>
    <w:p w:rsidR="003F7CE0" w:rsidRPr="00316D96" w:rsidRDefault="003F7CE0" w:rsidP="003F7CE0">
      <w:pPr>
        <w:pStyle w:val="Nagwek2"/>
      </w:pPr>
      <w:r>
        <w:t>Conclusions</w:t>
      </w:r>
    </w:p>
    <w:p w:rsidR="00325E1F" w:rsidRDefault="00FA35E5" w:rsidP="008A70D9">
      <w:r>
        <w:tab/>
        <w:t xml:space="preserve">To conclude, in this course exposure status predictor for transmembrane </w:t>
      </w:r>
      <w:r w:rsidR="00583683" w:rsidRPr="00583683">
        <w:t>β barrel</w:t>
      </w:r>
      <w:r w:rsidR="00583683">
        <w:t>s</w:t>
      </w:r>
      <w:r w:rsidR="00583683" w:rsidRPr="00583683">
        <w:t xml:space="preserve"> </w:t>
      </w:r>
      <w:r>
        <w:t>using SVC was developed. Linear kernel gave the best results, slightly higher th</w:t>
      </w:r>
      <w:r w:rsidR="00583683">
        <w:t>a</w:t>
      </w:r>
      <w:r>
        <w:t>n other ones.  Addition of evolutionary info in form of PSSM matrices obtained by PSI-BLAST significantly(3%) increased the prediction accuracy. The final optimized model was compared with models created using DTC and RFC. SVC is better th</w:t>
      </w:r>
      <w:r w:rsidR="00583683">
        <w:t>a</w:t>
      </w:r>
      <w:r>
        <w:t>n DTC but worse th</w:t>
      </w:r>
      <w:r w:rsidR="00583683">
        <w:t>a</w:t>
      </w:r>
      <w:r>
        <w:t>n RFC. When we compare the accuracy of predictions to accuracies for SVC approaches found in literature, the results were quite similar</w:t>
      </w:r>
      <w:r w:rsidR="00583683">
        <w:t xml:space="preserve"> </w:t>
      </w:r>
      <w:r>
        <w:t>and not that far from best exposure status predictor found in literature which is TMBHMM.</w:t>
      </w:r>
    </w:p>
    <w:p w:rsidR="00325E1F" w:rsidRDefault="00325E1F" w:rsidP="00325E1F">
      <w:r>
        <w:br w:type="page"/>
      </w:r>
    </w:p>
    <w:p w:rsidR="00F90D76" w:rsidRPr="00F90D76" w:rsidRDefault="00325E1F" w:rsidP="00F90D76">
      <w:pPr>
        <w:widowControl w:val="0"/>
        <w:autoSpaceDE w:val="0"/>
        <w:autoSpaceDN w:val="0"/>
        <w:adjustRightInd w:val="0"/>
        <w:spacing w:line="240" w:lineRule="auto"/>
        <w:ind w:left="480" w:hanging="48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F90D76" w:rsidRPr="00F90D76">
        <w:rPr>
          <w:rFonts w:ascii="Calibri" w:hAnsi="Calibri" w:cs="Calibri"/>
          <w:noProof/>
          <w:szCs w:val="24"/>
        </w:rPr>
        <w:t xml:space="preserve">Altschul, S. F. et al. (1997). Gapped BLAST and PSI-BLAST: a new generation of protein database search programs. </w:t>
      </w:r>
      <w:r w:rsidR="00F90D76" w:rsidRPr="00F90D76">
        <w:rPr>
          <w:rFonts w:ascii="Calibri" w:hAnsi="Calibri" w:cs="Calibri"/>
          <w:i/>
          <w:iCs/>
          <w:noProof/>
          <w:szCs w:val="24"/>
        </w:rPr>
        <w:t>Nucleic Acids Research</w:t>
      </w:r>
      <w:r w:rsidR="00F90D76" w:rsidRPr="00F90D76">
        <w:rPr>
          <w:rFonts w:ascii="Calibri" w:hAnsi="Calibri" w:cs="Calibri"/>
          <w:noProof/>
          <w:szCs w:val="24"/>
        </w:rPr>
        <w:t xml:space="preserve">, </w:t>
      </w:r>
      <w:r w:rsidR="00F90D76" w:rsidRPr="00F90D76">
        <w:rPr>
          <w:rFonts w:ascii="Calibri" w:hAnsi="Calibri" w:cs="Calibri"/>
          <w:i/>
          <w:iCs/>
          <w:noProof/>
          <w:szCs w:val="24"/>
        </w:rPr>
        <w:t>25</w:t>
      </w:r>
      <w:r w:rsidR="00F90D76" w:rsidRPr="00F90D76">
        <w:rPr>
          <w:rFonts w:ascii="Calibri" w:hAnsi="Calibri" w:cs="Calibri"/>
          <w:noProof/>
          <w:szCs w:val="24"/>
        </w:rPr>
        <w:t>(17), 3389–3402.</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Hayat, S., Park, Y., &amp; Helms, V. (2011). Statistical analysis and exposure status classification of transmembrane beta barrel residues. </w:t>
      </w:r>
      <w:r w:rsidRPr="00F90D76">
        <w:rPr>
          <w:rFonts w:ascii="Calibri" w:hAnsi="Calibri" w:cs="Calibri"/>
          <w:i/>
          <w:iCs/>
          <w:noProof/>
          <w:szCs w:val="24"/>
        </w:rPr>
        <w:t>Computational Biology and Chemistry</w:t>
      </w:r>
      <w:r w:rsidRPr="00F90D76">
        <w:rPr>
          <w:rFonts w:ascii="Calibri" w:hAnsi="Calibri" w:cs="Calibri"/>
          <w:noProof/>
          <w:szCs w:val="24"/>
        </w:rPr>
        <w:t xml:space="preserve">, </w:t>
      </w:r>
      <w:r w:rsidRPr="00F90D76">
        <w:rPr>
          <w:rFonts w:ascii="Calibri" w:hAnsi="Calibri" w:cs="Calibri"/>
          <w:i/>
          <w:iCs/>
          <w:noProof/>
          <w:szCs w:val="24"/>
        </w:rPr>
        <w:t>35</w:t>
      </w:r>
      <w:r w:rsidRPr="00F90D76">
        <w:rPr>
          <w:rFonts w:ascii="Calibri" w:hAnsi="Calibri" w:cs="Calibri"/>
          <w:noProof/>
          <w:szCs w:val="24"/>
        </w:rPr>
        <w:t>(2), 96–107. https://doi.org/10.1016/j.compbiolchem.2011.03.002</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Kohavi, R. (1995). A Study of Cross-Validation and Bootstrap for Accuracy Estimation and Model Selection. </w:t>
      </w:r>
      <w:r w:rsidRPr="00F90D76">
        <w:rPr>
          <w:rFonts w:ascii="Calibri" w:hAnsi="Calibri" w:cs="Calibri"/>
          <w:i/>
          <w:iCs/>
          <w:noProof/>
          <w:szCs w:val="24"/>
        </w:rPr>
        <w:t>Appears in the International Joint Conference on Articial Intelligence (IJCAI)</w:t>
      </w:r>
      <w:r w:rsidRPr="00F90D76">
        <w:rPr>
          <w:rFonts w:ascii="Calibri" w:hAnsi="Calibri" w:cs="Calibri"/>
          <w:noProof/>
          <w:szCs w:val="24"/>
        </w:rPr>
        <w:t>, 1–7. https://doi.org/10.1067/mod.2000.109031</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Mountrakis, G., Im, J., &amp; Ogole, C. (2011). Support vector machines in remote sensing: A review. </w:t>
      </w:r>
      <w:r w:rsidRPr="00F90D76">
        <w:rPr>
          <w:rFonts w:ascii="Calibri" w:hAnsi="Calibri" w:cs="Calibri"/>
          <w:i/>
          <w:iCs/>
          <w:noProof/>
          <w:szCs w:val="24"/>
        </w:rPr>
        <w:t>ISPRS Journal of Photogrammetry and Remote Sensing</w:t>
      </w:r>
      <w:r w:rsidRPr="00F90D76">
        <w:rPr>
          <w:rFonts w:ascii="Calibri" w:hAnsi="Calibri" w:cs="Calibri"/>
          <w:noProof/>
          <w:szCs w:val="24"/>
        </w:rPr>
        <w:t xml:space="preserve">, </w:t>
      </w:r>
      <w:r w:rsidRPr="00F90D76">
        <w:rPr>
          <w:rFonts w:ascii="Calibri" w:hAnsi="Calibri" w:cs="Calibri"/>
          <w:i/>
          <w:iCs/>
          <w:noProof/>
          <w:szCs w:val="24"/>
        </w:rPr>
        <w:t>66</w:t>
      </w:r>
      <w:r w:rsidRPr="00F90D76">
        <w:rPr>
          <w:rFonts w:ascii="Calibri" w:hAnsi="Calibri" w:cs="Calibri"/>
          <w:noProof/>
          <w:szCs w:val="24"/>
        </w:rPr>
        <w:t>(3), 247–259. https://doi.org/10.1016/j.isprsjprs.2010.11.001</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Singh, N. K., Goodman, A., Walter, P., Helms, V., &amp; Hayat, S. (2011). TMBHMM: A frequency profile based HMM for predicting the topology of transmembrane beta barrel proteins and the exposure status of transmembrane residues. </w:t>
      </w:r>
      <w:r w:rsidRPr="00F90D76">
        <w:rPr>
          <w:rFonts w:ascii="Calibri" w:hAnsi="Calibri" w:cs="Calibri"/>
          <w:i/>
          <w:iCs/>
          <w:noProof/>
          <w:szCs w:val="24"/>
        </w:rPr>
        <w:t>Biochimica et Biophysica Acta - Proteins and Proteomics</w:t>
      </w:r>
      <w:r w:rsidRPr="00F90D76">
        <w:rPr>
          <w:rFonts w:ascii="Calibri" w:hAnsi="Calibri" w:cs="Calibri"/>
          <w:noProof/>
          <w:szCs w:val="24"/>
        </w:rPr>
        <w:t xml:space="preserve">, </w:t>
      </w:r>
      <w:r w:rsidRPr="00F90D76">
        <w:rPr>
          <w:rFonts w:ascii="Calibri" w:hAnsi="Calibri" w:cs="Calibri"/>
          <w:i/>
          <w:iCs/>
          <w:noProof/>
          <w:szCs w:val="24"/>
        </w:rPr>
        <w:t>1814</w:t>
      </w:r>
      <w:r w:rsidRPr="00F90D76">
        <w:rPr>
          <w:rFonts w:ascii="Calibri" w:hAnsi="Calibri" w:cs="Calibri"/>
          <w:noProof/>
          <w:szCs w:val="24"/>
        </w:rPr>
        <w:t>(5), 664–670. https://doi.org/10.1016/j.bbapap.2011.03.004</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Varoquaux, G., Buitinck, L., Louppe, G., Grisel, O., Pedregosa, F., &amp; Mueller,  a. (2015). Scikit-learn: Machine Learning Without Learning the Machinery. </w:t>
      </w:r>
      <w:r w:rsidRPr="00F90D76">
        <w:rPr>
          <w:rFonts w:ascii="Calibri" w:hAnsi="Calibri" w:cs="Calibri"/>
          <w:i/>
          <w:iCs/>
          <w:noProof/>
          <w:szCs w:val="24"/>
        </w:rPr>
        <w:t>GetMobile: Mobile Computing and Communications</w:t>
      </w:r>
      <w:r w:rsidRPr="00F90D76">
        <w:rPr>
          <w:rFonts w:ascii="Calibri" w:hAnsi="Calibri" w:cs="Calibri"/>
          <w:noProof/>
          <w:szCs w:val="24"/>
        </w:rPr>
        <w:t xml:space="preserve">, </w:t>
      </w:r>
      <w:r w:rsidRPr="00F90D76">
        <w:rPr>
          <w:rFonts w:ascii="Calibri" w:hAnsi="Calibri" w:cs="Calibri"/>
          <w:i/>
          <w:iCs/>
          <w:noProof/>
          <w:szCs w:val="24"/>
        </w:rPr>
        <w:t>19</w:t>
      </w:r>
      <w:r w:rsidRPr="00F90D76">
        <w:rPr>
          <w:rFonts w:ascii="Calibri" w:hAnsi="Calibri" w:cs="Calibri"/>
          <w:noProof/>
          <w:szCs w:val="24"/>
        </w:rPr>
        <w:t>(1), 29–33. https://doi.org/10.1145/2786984.2786995</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rPr>
      </w:pPr>
      <w:r w:rsidRPr="00F90D76">
        <w:rPr>
          <w:rFonts w:ascii="Calibri" w:hAnsi="Calibri" w:cs="Calibri"/>
          <w:noProof/>
          <w:szCs w:val="24"/>
        </w:rPr>
        <w:t xml:space="preserve">Zvelebil, M., &amp; Baum, J. (2007). </w:t>
      </w:r>
      <w:r w:rsidRPr="00F90D76">
        <w:rPr>
          <w:rFonts w:ascii="Calibri" w:hAnsi="Calibri" w:cs="Calibri"/>
          <w:i/>
          <w:iCs/>
          <w:noProof/>
          <w:szCs w:val="24"/>
        </w:rPr>
        <w:t>Understanding Bioinformatics</w:t>
      </w:r>
      <w:r w:rsidRPr="00F90D76">
        <w:rPr>
          <w:rFonts w:ascii="Calibri" w:hAnsi="Calibri" w:cs="Calibri"/>
          <w:noProof/>
          <w:szCs w:val="24"/>
        </w:rPr>
        <w:t xml:space="preserve">. </w:t>
      </w:r>
      <w:r w:rsidRPr="00F90D76">
        <w:rPr>
          <w:rFonts w:ascii="Calibri" w:hAnsi="Calibri" w:cs="Calibri"/>
          <w:i/>
          <w:iCs/>
          <w:noProof/>
          <w:szCs w:val="24"/>
        </w:rPr>
        <w:t>Garland Science</w:t>
      </w:r>
      <w:r w:rsidRPr="00F90D76">
        <w:rPr>
          <w:rFonts w:ascii="Calibri" w:hAnsi="Calibri" w:cs="Calibri"/>
          <w:noProof/>
          <w:szCs w:val="24"/>
        </w:rPr>
        <w:t>.</w:t>
      </w:r>
    </w:p>
    <w:p w:rsidR="005A7690" w:rsidRDefault="00325E1F" w:rsidP="008A70D9">
      <w:r>
        <w:fldChar w:fldCharType="end"/>
      </w:r>
    </w:p>
    <w:sectPr w:rsidR="005A7690" w:rsidSect="0030528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841D2" w:rsidRDefault="009841D2" w:rsidP="00403DDD">
      <w:pPr>
        <w:spacing w:after="0" w:line="240" w:lineRule="auto"/>
      </w:pPr>
      <w:r>
        <w:separator/>
      </w:r>
    </w:p>
  </w:endnote>
  <w:endnote w:type="continuationSeparator" w:id="0">
    <w:p w:rsidR="009841D2" w:rsidRDefault="009841D2" w:rsidP="00403D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841D2" w:rsidRDefault="009841D2" w:rsidP="00403DDD">
      <w:pPr>
        <w:spacing w:after="0" w:line="240" w:lineRule="auto"/>
      </w:pPr>
      <w:r>
        <w:separator/>
      </w:r>
    </w:p>
  </w:footnote>
  <w:footnote w:type="continuationSeparator" w:id="0">
    <w:p w:rsidR="009841D2" w:rsidRDefault="009841D2" w:rsidP="00403D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08D5"/>
    <w:multiLevelType w:val="hybridMultilevel"/>
    <w:tmpl w:val="CCF69FCA"/>
    <w:lvl w:ilvl="0" w:tplc="748ED01E">
      <w:numFmt w:val="bullet"/>
      <w:lvlText w:val="-"/>
      <w:lvlJc w:val="left"/>
      <w:pPr>
        <w:ind w:left="720" w:hanging="360"/>
      </w:pPr>
      <w:rPr>
        <w:rFonts w:ascii="Calibri" w:eastAsiaTheme="minorHAnsi" w:hAnsi="Calibri" w:cs="Calibr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231C3147"/>
    <w:multiLevelType w:val="hybridMultilevel"/>
    <w:tmpl w:val="6F020C1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39577E17"/>
    <w:multiLevelType w:val="hybridMultilevel"/>
    <w:tmpl w:val="9CDAF81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5A3607CC"/>
    <w:multiLevelType w:val="hybridMultilevel"/>
    <w:tmpl w:val="BB043F8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5B772F79"/>
    <w:multiLevelType w:val="hybridMultilevel"/>
    <w:tmpl w:val="C88400A6"/>
    <w:lvl w:ilvl="0" w:tplc="7066635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6D96"/>
    <w:rsid w:val="00024110"/>
    <w:rsid w:val="00033AE6"/>
    <w:rsid w:val="000431E9"/>
    <w:rsid w:val="000543ED"/>
    <w:rsid w:val="00054CFA"/>
    <w:rsid w:val="00064F5F"/>
    <w:rsid w:val="0009700A"/>
    <w:rsid w:val="000A4CC1"/>
    <w:rsid w:val="000C3A18"/>
    <w:rsid w:val="000D1FC1"/>
    <w:rsid w:val="000E2DBB"/>
    <w:rsid w:val="000E3C67"/>
    <w:rsid w:val="000E4685"/>
    <w:rsid w:val="00181E8C"/>
    <w:rsid w:val="0019766D"/>
    <w:rsid w:val="001A795E"/>
    <w:rsid w:val="001C6CCE"/>
    <w:rsid w:val="00203E8B"/>
    <w:rsid w:val="00234F62"/>
    <w:rsid w:val="00236324"/>
    <w:rsid w:val="00272240"/>
    <w:rsid w:val="002755D3"/>
    <w:rsid w:val="002E6A44"/>
    <w:rsid w:val="002F0955"/>
    <w:rsid w:val="00301435"/>
    <w:rsid w:val="00305281"/>
    <w:rsid w:val="00316D96"/>
    <w:rsid w:val="00325E1F"/>
    <w:rsid w:val="00334119"/>
    <w:rsid w:val="00344F7F"/>
    <w:rsid w:val="00365255"/>
    <w:rsid w:val="00381806"/>
    <w:rsid w:val="00392C9D"/>
    <w:rsid w:val="003E67B1"/>
    <w:rsid w:val="003E7289"/>
    <w:rsid w:val="003F2927"/>
    <w:rsid w:val="003F7CE0"/>
    <w:rsid w:val="0040235D"/>
    <w:rsid w:val="00403DDD"/>
    <w:rsid w:val="004061B5"/>
    <w:rsid w:val="004130E3"/>
    <w:rsid w:val="00414E63"/>
    <w:rsid w:val="00430CC1"/>
    <w:rsid w:val="00446B24"/>
    <w:rsid w:val="00456EE5"/>
    <w:rsid w:val="004617B7"/>
    <w:rsid w:val="00495CD4"/>
    <w:rsid w:val="004A4DA4"/>
    <w:rsid w:val="004B6685"/>
    <w:rsid w:val="004B7561"/>
    <w:rsid w:val="004E3F1D"/>
    <w:rsid w:val="004E620A"/>
    <w:rsid w:val="004E6FAD"/>
    <w:rsid w:val="00513804"/>
    <w:rsid w:val="005208C8"/>
    <w:rsid w:val="00540F33"/>
    <w:rsid w:val="00547D69"/>
    <w:rsid w:val="00562415"/>
    <w:rsid w:val="0056365A"/>
    <w:rsid w:val="00566012"/>
    <w:rsid w:val="00577209"/>
    <w:rsid w:val="005776A4"/>
    <w:rsid w:val="00583683"/>
    <w:rsid w:val="005917F5"/>
    <w:rsid w:val="005A7690"/>
    <w:rsid w:val="005C0107"/>
    <w:rsid w:val="005E66EF"/>
    <w:rsid w:val="005F1E79"/>
    <w:rsid w:val="005F205D"/>
    <w:rsid w:val="00605E2F"/>
    <w:rsid w:val="0063207E"/>
    <w:rsid w:val="00635AE7"/>
    <w:rsid w:val="0063685C"/>
    <w:rsid w:val="0064134F"/>
    <w:rsid w:val="00642682"/>
    <w:rsid w:val="00675D46"/>
    <w:rsid w:val="006876BF"/>
    <w:rsid w:val="006B682C"/>
    <w:rsid w:val="006E122E"/>
    <w:rsid w:val="007566AB"/>
    <w:rsid w:val="007660C5"/>
    <w:rsid w:val="00775820"/>
    <w:rsid w:val="00783DE3"/>
    <w:rsid w:val="00790D5D"/>
    <w:rsid w:val="0080331B"/>
    <w:rsid w:val="008053CC"/>
    <w:rsid w:val="008175A5"/>
    <w:rsid w:val="00831F63"/>
    <w:rsid w:val="008556C3"/>
    <w:rsid w:val="00857AEC"/>
    <w:rsid w:val="00862B81"/>
    <w:rsid w:val="0086623D"/>
    <w:rsid w:val="008850FE"/>
    <w:rsid w:val="00890C88"/>
    <w:rsid w:val="008A70D9"/>
    <w:rsid w:val="008C5AC1"/>
    <w:rsid w:val="008D26C3"/>
    <w:rsid w:val="008E489A"/>
    <w:rsid w:val="00903D6B"/>
    <w:rsid w:val="00912720"/>
    <w:rsid w:val="00914079"/>
    <w:rsid w:val="009177A6"/>
    <w:rsid w:val="00926107"/>
    <w:rsid w:val="009828D5"/>
    <w:rsid w:val="009841D2"/>
    <w:rsid w:val="009922A8"/>
    <w:rsid w:val="009B1702"/>
    <w:rsid w:val="009C49AD"/>
    <w:rsid w:val="009E3552"/>
    <w:rsid w:val="009E73C2"/>
    <w:rsid w:val="00A12F04"/>
    <w:rsid w:val="00A21DA0"/>
    <w:rsid w:val="00A312CE"/>
    <w:rsid w:val="00A43676"/>
    <w:rsid w:val="00A63E0D"/>
    <w:rsid w:val="00A716A9"/>
    <w:rsid w:val="00A77F85"/>
    <w:rsid w:val="00A9477F"/>
    <w:rsid w:val="00A9594B"/>
    <w:rsid w:val="00AA45F3"/>
    <w:rsid w:val="00AE613F"/>
    <w:rsid w:val="00AF0351"/>
    <w:rsid w:val="00B222E1"/>
    <w:rsid w:val="00B2437F"/>
    <w:rsid w:val="00B4400D"/>
    <w:rsid w:val="00B55BA3"/>
    <w:rsid w:val="00B74E22"/>
    <w:rsid w:val="00BA0033"/>
    <w:rsid w:val="00BA48EF"/>
    <w:rsid w:val="00BC09A1"/>
    <w:rsid w:val="00BC6BC7"/>
    <w:rsid w:val="00BE7D40"/>
    <w:rsid w:val="00C14431"/>
    <w:rsid w:val="00C22C72"/>
    <w:rsid w:val="00C275BE"/>
    <w:rsid w:val="00C5599B"/>
    <w:rsid w:val="00C86DA0"/>
    <w:rsid w:val="00C8744E"/>
    <w:rsid w:val="00C87D23"/>
    <w:rsid w:val="00C95B5E"/>
    <w:rsid w:val="00CA7683"/>
    <w:rsid w:val="00CC539E"/>
    <w:rsid w:val="00CC7917"/>
    <w:rsid w:val="00CF1418"/>
    <w:rsid w:val="00D2649F"/>
    <w:rsid w:val="00D376D3"/>
    <w:rsid w:val="00D71B4A"/>
    <w:rsid w:val="00D94688"/>
    <w:rsid w:val="00DA083C"/>
    <w:rsid w:val="00DA6FC9"/>
    <w:rsid w:val="00DC0F13"/>
    <w:rsid w:val="00DC4480"/>
    <w:rsid w:val="00DD601B"/>
    <w:rsid w:val="00DE22D8"/>
    <w:rsid w:val="00DE2D4D"/>
    <w:rsid w:val="00DE5A83"/>
    <w:rsid w:val="00DF7092"/>
    <w:rsid w:val="00E22FF3"/>
    <w:rsid w:val="00E32901"/>
    <w:rsid w:val="00E621EA"/>
    <w:rsid w:val="00E70FA1"/>
    <w:rsid w:val="00E83EFD"/>
    <w:rsid w:val="00EA70D7"/>
    <w:rsid w:val="00EB0FE4"/>
    <w:rsid w:val="00ED5FD9"/>
    <w:rsid w:val="00EE5D22"/>
    <w:rsid w:val="00F2197A"/>
    <w:rsid w:val="00F25B0E"/>
    <w:rsid w:val="00F2668D"/>
    <w:rsid w:val="00F43A74"/>
    <w:rsid w:val="00F455FA"/>
    <w:rsid w:val="00F51DF7"/>
    <w:rsid w:val="00F5214B"/>
    <w:rsid w:val="00F60E9D"/>
    <w:rsid w:val="00F625EF"/>
    <w:rsid w:val="00F71A35"/>
    <w:rsid w:val="00F7453F"/>
    <w:rsid w:val="00F81A99"/>
    <w:rsid w:val="00F90D76"/>
    <w:rsid w:val="00F913B1"/>
    <w:rsid w:val="00F9212B"/>
    <w:rsid w:val="00FA35E5"/>
    <w:rsid w:val="00FC43AF"/>
    <w:rsid w:val="00FC7D24"/>
    <w:rsid w:val="00FD1590"/>
    <w:rsid w:val="00FD7F20"/>
    <w:rsid w:val="00FE2257"/>
    <w:rsid w:val="00FE73C5"/>
    <w:rsid w:val="00FF1AA8"/>
    <w:rsid w:val="00FF70AA"/>
    <w:rsid w:val="00FF7D51"/>
  </w:rsids>
  <m:mathPr>
    <m:mathFont m:val="Cambria Math"/>
    <m:brkBin m:val="before"/>
    <m:brkBinSub m:val="--"/>
    <m:smallFrac m:val="0"/>
    <m:dispDef/>
    <m:lMargin m:val="0"/>
    <m:rMargin m:val="0"/>
    <m:defJc m:val="centerGroup"/>
    <m:wrapIndent m:val="1440"/>
    <m:intLim m:val="subSup"/>
    <m:naryLim m:val="undOvr"/>
  </m:mathPr>
  <w:themeFontLang w:val="pl-PL"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9E41B8"/>
  <w15:chartTrackingRefBased/>
  <w15:docId w15:val="{4F736A7D-E270-4DB2-98C7-65691369A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style>
  <w:style w:type="paragraph" w:styleId="Nagwek2">
    <w:name w:val="heading 2"/>
    <w:basedOn w:val="Normalny"/>
    <w:next w:val="Normalny"/>
    <w:link w:val="Nagwek2Znak"/>
    <w:uiPriority w:val="9"/>
    <w:unhideWhenUsed/>
    <w:qFormat/>
    <w:rsid w:val="00FE225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gwek3">
    <w:name w:val="heading 3"/>
    <w:basedOn w:val="Normalny"/>
    <w:next w:val="Normalny"/>
    <w:link w:val="Nagwek3Znak"/>
    <w:uiPriority w:val="9"/>
    <w:unhideWhenUsed/>
    <w:qFormat/>
    <w:rsid w:val="00AF035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316D96"/>
    <w:pPr>
      <w:ind w:left="720"/>
      <w:contextualSpacing/>
    </w:pPr>
  </w:style>
  <w:style w:type="character" w:customStyle="1" w:styleId="Nagwek2Znak">
    <w:name w:val="Nagłówek 2 Znak"/>
    <w:basedOn w:val="Domylnaczcionkaakapitu"/>
    <w:link w:val="Nagwek2"/>
    <w:uiPriority w:val="9"/>
    <w:rsid w:val="00FE2257"/>
    <w:rPr>
      <w:rFonts w:asciiTheme="majorHAnsi" w:eastAsiaTheme="majorEastAsia" w:hAnsiTheme="majorHAnsi" w:cstheme="majorBidi"/>
      <w:color w:val="2F5496" w:themeColor="accent1" w:themeShade="BF"/>
      <w:sz w:val="26"/>
      <w:szCs w:val="26"/>
    </w:rPr>
  </w:style>
  <w:style w:type="character" w:customStyle="1" w:styleId="Nagwek3Znak">
    <w:name w:val="Nagłówek 3 Znak"/>
    <w:basedOn w:val="Domylnaczcionkaakapitu"/>
    <w:link w:val="Nagwek3"/>
    <w:uiPriority w:val="9"/>
    <w:rsid w:val="00AF0351"/>
    <w:rPr>
      <w:rFonts w:asciiTheme="majorHAnsi" w:eastAsiaTheme="majorEastAsia" w:hAnsiTheme="majorHAnsi" w:cstheme="majorBidi"/>
      <w:color w:val="1F3763" w:themeColor="accent1" w:themeShade="7F"/>
      <w:sz w:val="24"/>
      <w:szCs w:val="24"/>
    </w:rPr>
  </w:style>
  <w:style w:type="paragraph" w:styleId="Bezodstpw">
    <w:name w:val="No Spacing"/>
    <w:uiPriority w:val="1"/>
    <w:qFormat/>
    <w:rsid w:val="00E83EFD"/>
    <w:pPr>
      <w:spacing w:after="0" w:line="240" w:lineRule="auto"/>
    </w:pPr>
  </w:style>
  <w:style w:type="character" w:styleId="Tekstzastpczy">
    <w:name w:val="Placeholder Text"/>
    <w:basedOn w:val="Domylnaczcionkaakapitu"/>
    <w:uiPriority w:val="99"/>
    <w:semiHidden/>
    <w:rsid w:val="0019766D"/>
    <w:rPr>
      <w:color w:val="808080"/>
    </w:rPr>
  </w:style>
  <w:style w:type="paragraph" w:styleId="Tekstprzypisudolnego">
    <w:name w:val="footnote text"/>
    <w:basedOn w:val="Normalny"/>
    <w:link w:val="TekstprzypisudolnegoZnak"/>
    <w:uiPriority w:val="99"/>
    <w:semiHidden/>
    <w:unhideWhenUsed/>
    <w:rsid w:val="00403DDD"/>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403DDD"/>
    <w:rPr>
      <w:sz w:val="20"/>
      <w:szCs w:val="20"/>
    </w:rPr>
  </w:style>
  <w:style w:type="character" w:styleId="Odwoanieprzypisudolnego">
    <w:name w:val="footnote reference"/>
    <w:basedOn w:val="Domylnaczcionkaakapitu"/>
    <w:uiPriority w:val="99"/>
    <w:semiHidden/>
    <w:unhideWhenUsed/>
    <w:rsid w:val="00403DDD"/>
    <w:rPr>
      <w:vertAlign w:val="superscript"/>
    </w:rPr>
  </w:style>
  <w:style w:type="paragraph" w:styleId="Legenda">
    <w:name w:val="caption"/>
    <w:basedOn w:val="Normalny"/>
    <w:next w:val="Normalny"/>
    <w:uiPriority w:val="35"/>
    <w:unhideWhenUsed/>
    <w:qFormat/>
    <w:rsid w:val="00403DDD"/>
    <w:pPr>
      <w:spacing w:after="200" w:line="240" w:lineRule="auto"/>
    </w:pPr>
    <w:rPr>
      <w:i/>
      <w:iCs/>
      <w:color w:val="44546A" w:themeColor="text2"/>
      <w:sz w:val="18"/>
      <w:szCs w:val="18"/>
    </w:rPr>
  </w:style>
  <w:style w:type="table" w:styleId="Tabela-Siatka">
    <w:name w:val="Table Grid"/>
    <w:basedOn w:val="Standardowy"/>
    <w:uiPriority w:val="39"/>
    <w:rsid w:val="00A21D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atki2akcent1">
    <w:name w:val="Grid Table 2 Accent 1"/>
    <w:basedOn w:val="Standardowy"/>
    <w:uiPriority w:val="47"/>
    <w:rsid w:val="00A21DA0"/>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elasiatki2akcent5">
    <w:name w:val="Grid Table 2 Accent 5"/>
    <w:basedOn w:val="Standardowy"/>
    <w:uiPriority w:val="47"/>
    <w:rsid w:val="00A21DA0"/>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elasiatki7kolorowaakcent1">
    <w:name w:val="Grid Table 7 Colorful Accent 1"/>
    <w:basedOn w:val="Standardowy"/>
    <w:uiPriority w:val="52"/>
    <w:rsid w:val="00A21DA0"/>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abelasiatki4akcent3">
    <w:name w:val="Grid Table 4 Accent 3"/>
    <w:basedOn w:val="Standardowy"/>
    <w:uiPriority w:val="49"/>
    <w:rsid w:val="00A21DA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3434330">
      <w:bodyDiv w:val="1"/>
      <w:marLeft w:val="0"/>
      <w:marRight w:val="0"/>
      <w:marTop w:val="0"/>
      <w:marBottom w:val="0"/>
      <w:divBdr>
        <w:top w:val="none" w:sz="0" w:space="0" w:color="auto"/>
        <w:left w:val="none" w:sz="0" w:space="0" w:color="auto"/>
        <w:bottom w:val="none" w:sz="0" w:space="0" w:color="auto"/>
        <w:right w:val="none" w:sz="0" w:space="0" w:color="auto"/>
      </w:divBdr>
    </w:div>
    <w:div w:id="1556047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Accuracy vs kernel for different window</a:t>
            </a:r>
            <a:r>
              <a:rPr lang="pl-PL" baseline="0"/>
              <a:t> lengths</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manualLayout>
          <c:layoutTarget val="inner"/>
          <c:xMode val="edge"/>
          <c:yMode val="edge"/>
          <c:x val="0.11364789221665621"/>
          <c:y val="0.15216410256410257"/>
          <c:w val="0.8580379594430827"/>
          <c:h val="0.60634543765680193"/>
        </c:manualLayout>
      </c:layout>
      <c:lineChart>
        <c:grouping val="standard"/>
        <c:varyColors val="0"/>
        <c:ser>
          <c:idx val="0"/>
          <c:order val="0"/>
          <c:tx>
            <c:strRef>
              <c:f>Arkusz1!$B$1</c:f>
              <c:strCache>
                <c:ptCount val="1"/>
                <c:pt idx="0">
                  <c:v>Rbf</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B$2:$B$12</c:f>
              <c:numCache>
                <c:formatCode>0.00%</c:formatCode>
                <c:ptCount val="10"/>
                <c:pt idx="0">
                  <c:v>0.72291014531196396</c:v>
                </c:pt>
                <c:pt idx="1">
                  <c:v>0.72654929783466204</c:v>
                </c:pt>
                <c:pt idx="2">
                  <c:v>0.72758885951756103</c:v>
                </c:pt>
                <c:pt idx="3">
                  <c:v>0.726846452548495</c:v>
                </c:pt>
                <c:pt idx="4">
                  <c:v>0.72751519956288402</c:v>
                </c:pt>
                <c:pt idx="5">
                  <c:v>0.72773780087245699</c:v>
                </c:pt>
                <c:pt idx="6">
                  <c:v>0.72833214339084895</c:v>
                </c:pt>
                <c:pt idx="7">
                  <c:v>0.72521309434417203</c:v>
                </c:pt>
                <c:pt idx="8">
                  <c:v>0.72409906198382601</c:v>
                </c:pt>
                <c:pt idx="9">
                  <c:v>0.72372765168225905</c:v>
                </c:pt>
              </c:numCache>
            </c:numRef>
          </c:val>
          <c:smooth val="0"/>
          <c:extLst>
            <c:ext xmlns:c16="http://schemas.microsoft.com/office/drawing/2014/chart" uri="{C3380CC4-5D6E-409C-BE32-E72D297353CC}">
              <c16:uniqueId val="{00000000-8FEE-45D4-AB56-C324611669A9}"/>
            </c:ext>
          </c:extLst>
        </c:ser>
        <c:ser>
          <c:idx val="1"/>
          <c:order val="1"/>
          <c:tx>
            <c:strRef>
              <c:f>Arkusz1!$C$1</c:f>
              <c:strCache>
                <c:ptCount val="1"/>
                <c:pt idx="0">
                  <c:v>Linea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C$2:$C$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1-8FEE-45D4-AB56-C324611669A9}"/>
            </c:ext>
          </c:extLst>
        </c:ser>
        <c:ser>
          <c:idx val="2"/>
          <c:order val="2"/>
          <c:tx>
            <c:strRef>
              <c:f>Arkusz1!$D$1</c:f>
              <c:strCache>
                <c:ptCount val="1"/>
                <c:pt idx="0">
                  <c:v>Polynomia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D$2:$D$12</c:f>
              <c:numCache>
                <c:formatCode>0.00%</c:formatCode>
                <c:ptCount val="10"/>
                <c:pt idx="0">
                  <c:v>0.73382735469961702</c:v>
                </c:pt>
                <c:pt idx="1">
                  <c:v>0.73664954684898798</c:v>
                </c:pt>
                <c:pt idx="2">
                  <c:v>0.73605530360277205</c:v>
                </c:pt>
                <c:pt idx="3">
                  <c:v>0.74244259123145995</c:v>
                </c:pt>
                <c:pt idx="4">
                  <c:v>0.74526483301691904</c:v>
                </c:pt>
                <c:pt idx="5">
                  <c:v>0.74377937380964398</c:v>
                </c:pt>
                <c:pt idx="6">
                  <c:v>0.74518993216004203</c:v>
                </c:pt>
                <c:pt idx="7">
                  <c:v>0.74355614377628898</c:v>
                </c:pt>
                <c:pt idx="8">
                  <c:v>0.743036123027081</c:v>
                </c:pt>
                <c:pt idx="9">
                  <c:v>0.74392750444176803</c:v>
                </c:pt>
              </c:numCache>
            </c:numRef>
          </c:val>
          <c:smooth val="0"/>
          <c:extLst>
            <c:ext xmlns:c16="http://schemas.microsoft.com/office/drawing/2014/chart" uri="{C3380CC4-5D6E-409C-BE32-E72D297353CC}">
              <c16:uniqueId val="{00000002-8FEE-45D4-AB56-C324611669A9}"/>
            </c:ext>
          </c:extLst>
        </c:ser>
        <c:ser>
          <c:idx val="3"/>
          <c:order val="3"/>
          <c:tx>
            <c:strRef>
              <c:f>Arkusz1!$E$1</c:f>
              <c:strCache>
                <c:ptCount val="1"/>
                <c:pt idx="0">
                  <c:v>Sigmoid</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E$2:$E$12</c:f>
              <c:numCache>
                <c:formatCode>0.00%</c:formatCode>
                <c:ptCount val="10"/>
                <c:pt idx="0">
                  <c:v>0.708651120114</c:v>
                </c:pt>
                <c:pt idx="1">
                  <c:v>0.72380174181599999</c:v>
                </c:pt>
                <c:pt idx="2">
                  <c:v>0.62473184930699999</c:v>
                </c:pt>
                <c:pt idx="3">
                  <c:v>0.53264077423300005</c:v>
                </c:pt>
                <c:pt idx="4">
                  <c:v>0.51748990435099995</c:v>
                </c:pt>
                <c:pt idx="5">
                  <c:v>0.51503897359499995</c:v>
                </c:pt>
                <c:pt idx="6">
                  <c:v>0.51526178999399996</c:v>
                </c:pt>
                <c:pt idx="7">
                  <c:v>0.51518751786100003</c:v>
                </c:pt>
                <c:pt idx="8">
                  <c:v>0.51518751786100003</c:v>
                </c:pt>
                <c:pt idx="9">
                  <c:v>0.51518751786100003</c:v>
                </c:pt>
              </c:numCache>
            </c:numRef>
          </c:val>
          <c:smooth val="0"/>
          <c:extLst>
            <c:ext xmlns:c16="http://schemas.microsoft.com/office/drawing/2014/chart" uri="{C3380CC4-5D6E-409C-BE32-E72D297353CC}">
              <c16:uniqueId val="{00000003-8FEE-45D4-AB56-C324611669A9}"/>
            </c:ext>
          </c:extLst>
        </c:ser>
        <c:ser>
          <c:idx val="4"/>
          <c:order val="4"/>
          <c:tx>
            <c:strRef>
              <c:f>Arkusz1!$F$1</c:f>
              <c:strCache>
                <c:ptCount val="1"/>
                <c:pt idx="0">
                  <c:v>LinearSVC</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F$2:$F$12</c:f>
              <c:numCache>
                <c:formatCode>0.00%</c:formatCode>
                <c:ptCount val="10"/>
                <c:pt idx="0">
                  <c:v>0.73003960827463998</c:v>
                </c:pt>
                <c:pt idx="1">
                  <c:v>0.738060651196355</c:v>
                </c:pt>
                <c:pt idx="2">
                  <c:v>0.73962018399237495</c:v>
                </c:pt>
                <c:pt idx="3">
                  <c:v>0.74303663593332403</c:v>
                </c:pt>
                <c:pt idx="4">
                  <c:v>0.74288820748467199</c:v>
                </c:pt>
                <c:pt idx="5">
                  <c:v>0.74214538688153897</c:v>
                </c:pt>
                <c:pt idx="6">
                  <c:v>0.74184823216770501</c:v>
                </c:pt>
                <c:pt idx="7">
                  <c:v>0.74311057715916595</c:v>
                </c:pt>
                <c:pt idx="8">
                  <c:v>0.74051128413589495</c:v>
                </c:pt>
                <c:pt idx="9">
                  <c:v>0.73976871171320302</c:v>
                </c:pt>
              </c:numCache>
            </c:numRef>
          </c:val>
          <c:smooth val="0"/>
          <c:extLst>
            <c:ext xmlns:c16="http://schemas.microsoft.com/office/drawing/2014/chart" uri="{C3380CC4-5D6E-409C-BE32-E72D297353CC}">
              <c16:uniqueId val="{00000004-8FEE-45D4-AB56-C324611669A9}"/>
            </c:ext>
          </c:extLst>
        </c:ser>
        <c:dLbls>
          <c:showLegendKey val="0"/>
          <c:showVal val="0"/>
          <c:showCatName val="0"/>
          <c:showSerName val="0"/>
          <c:showPercent val="0"/>
          <c:showBubbleSize val="0"/>
        </c:dLbls>
        <c:marker val="1"/>
        <c:smooth val="0"/>
        <c:axId val="448685320"/>
        <c:axId val="448686960"/>
      </c:lineChart>
      <c:catAx>
        <c:axId val="448685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Window leng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48686960"/>
        <c:crosses val="autoZero"/>
        <c:auto val="1"/>
        <c:lblAlgn val="ctr"/>
        <c:lblOffset val="100"/>
        <c:noMultiLvlLbl val="0"/>
      </c:catAx>
      <c:valAx>
        <c:axId val="448686960"/>
        <c:scaling>
          <c:orientation val="minMax"/>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48685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Accuracy</a:t>
            </a:r>
            <a:r>
              <a:rPr lang="pl-PL" baseline="0"/>
              <a:t> comparison with and without evolutionary information</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lineChart>
        <c:grouping val="standard"/>
        <c:varyColors val="0"/>
        <c:ser>
          <c:idx val="0"/>
          <c:order val="0"/>
          <c:tx>
            <c:strRef>
              <c:f>Arkusz1!$M$2</c:f>
              <c:strCache>
                <c:ptCount val="1"/>
                <c:pt idx="0">
                  <c:v>linear kernel PSS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rkusz1!$L$3:$L$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M$3:$M$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0-68A1-48F2-B0DE-574C869EA354}"/>
            </c:ext>
          </c:extLst>
        </c:ser>
        <c:ser>
          <c:idx val="1"/>
          <c:order val="1"/>
          <c:tx>
            <c:strRef>
              <c:f>Arkusz1!$N$2</c:f>
              <c:strCache>
                <c:ptCount val="1"/>
                <c:pt idx="0">
                  <c:v>linearSVC no PSSM</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rkusz1!$L$3:$L$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N$3:$N$12</c:f>
              <c:numCache>
                <c:formatCode>0.00%</c:formatCode>
                <c:ptCount val="10"/>
                <c:pt idx="0">
                  <c:v>0.69966543291206096</c:v>
                </c:pt>
                <c:pt idx="1">
                  <c:v>0.70523584289423602</c:v>
                </c:pt>
                <c:pt idx="2">
                  <c:v>0.71221672849999595</c:v>
                </c:pt>
                <c:pt idx="3">
                  <c:v>0.712142158550372</c:v>
                </c:pt>
                <c:pt idx="4">
                  <c:v>0.71422167900487399</c:v>
                </c:pt>
                <c:pt idx="5">
                  <c:v>0.71251343648903698</c:v>
                </c:pt>
                <c:pt idx="6">
                  <c:v>0.71177081443025603</c:v>
                </c:pt>
                <c:pt idx="7">
                  <c:v>0.70991384564923798</c:v>
                </c:pt>
                <c:pt idx="8">
                  <c:v>0.71273597161715796</c:v>
                </c:pt>
                <c:pt idx="9">
                  <c:v>0.70872559079188302</c:v>
                </c:pt>
              </c:numCache>
            </c:numRef>
          </c:val>
          <c:smooth val="0"/>
          <c:extLst>
            <c:ext xmlns:c16="http://schemas.microsoft.com/office/drawing/2014/chart" uri="{C3380CC4-5D6E-409C-BE32-E72D297353CC}">
              <c16:uniqueId val="{00000001-68A1-48F2-B0DE-574C869EA354}"/>
            </c:ext>
          </c:extLst>
        </c:ser>
        <c:dLbls>
          <c:showLegendKey val="0"/>
          <c:showVal val="0"/>
          <c:showCatName val="0"/>
          <c:showSerName val="0"/>
          <c:showPercent val="0"/>
          <c:showBubbleSize val="0"/>
        </c:dLbls>
        <c:marker val="1"/>
        <c:smooth val="0"/>
        <c:axId val="315183416"/>
        <c:axId val="315184400"/>
      </c:lineChart>
      <c:catAx>
        <c:axId val="315183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15184400"/>
        <c:crosses val="autoZero"/>
        <c:auto val="1"/>
        <c:lblAlgn val="ctr"/>
        <c:lblOffset val="100"/>
        <c:noMultiLvlLbl val="0"/>
      </c:catAx>
      <c:valAx>
        <c:axId val="3151844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15183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sz="1800" b="0" i="0" baseline="0">
                <a:effectLst/>
              </a:rPr>
              <a:t> </a:t>
            </a:r>
            <a:r>
              <a:rPr lang="pl-PL" sz="1600" b="0" i="0" baseline="0">
                <a:effectLst/>
              </a:rPr>
              <a:t>Accuracy of SVM vs other methods</a:t>
            </a:r>
            <a:endParaRPr lang="pl-PL" sz="1600">
              <a:effectLst/>
            </a:endParaRPr>
          </a:p>
        </c:rich>
      </c:tx>
      <c:layout>
        <c:manualLayout>
          <c:xMode val="edge"/>
          <c:yMode val="edge"/>
          <c:x val="0.25131869718813765"/>
          <c:y val="3.4500247613981892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manualLayout>
          <c:layoutTarget val="inner"/>
          <c:xMode val="edge"/>
          <c:yMode val="edge"/>
          <c:x val="0.11747643361560511"/>
          <c:y val="0.10961244812398792"/>
          <c:w val="0.86538808212644958"/>
          <c:h val="0.70308027446984389"/>
        </c:manualLayout>
      </c:layout>
      <c:lineChart>
        <c:grouping val="standard"/>
        <c:varyColors val="0"/>
        <c:ser>
          <c:idx val="0"/>
          <c:order val="0"/>
          <c:tx>
            <c:strRef>
              <c:f>Arkusz1!$R$2</c:f>
              <c:strCache>
                <c:ptCount val="1"/>
                <c:pt idx="0">
                  <c:v>Random fores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R$3:$R$12</c:f>
              <c:numCache>
                <c:formatCode>0.00%</c:formatCode>
                <c:ptCount val="10"/>
                <c:pt idx="0">
                  <c:v>0.76204887910462304</c:v>
                </c:pt>
                <c:pt idx="1">
                  <c:v>0.76368155894907497</c:v>
                </c:pt>
                <c:pt idx="2">
                  <c:v>0.75744299758556799</c:v>
                </c:pt>
                <c:pt idx="3">
                  <c:v>0.75930023109238898</c:v>
                </c:pt>
                <c:pt idx="4">
                  <c:v>0.76115675314861497</c:v>
                </c:pt>
                <c:pt idx="5">
                  <c:v>0.76011702601208897</c:v>
                </c:pt>
                <c:pt idx="6">
                  <c:v>0.75558667407369395</c:v>
                </c:pt>
                <c:pt idx="7">
                  <c:v>0.75298729832361</c:v>
                </c:pt>
                <c:pt idx="8">
                  <c:v>0.75722090918223905</c:v>
                </c:pt>
                <c:pt idx="9">
                  <c:v>0.75588455678348598</c:v>
                </c:pt>
              </c:numCache>
            </c:numRef>
          </c:val>
          <c:smooth val="0"/>
          <c:extLst>
            <c:ext xmlns:c16="http://schemas.microsoft.com/office/drawing/2014/chart" uri="{C3380CC4-5D6E-409C-BE32-E72D297353CC}">
              <c16:uniqueId val="{00000000-090A-45D3-A83A-FB5D8A11C552}"/>
            </c:ext>
          </c:extLst>
        </c:ser>
        <c:ser>
          <c:idx val="1"/>
          <c:order val="1"/>
          <c:tx>
            <c:strRef>
              <c:f>Arkusz1!$S$2</c:f>
              <c:strCache>
                <c:ptCount val="1"/>
                <c:pt idx="0">
                  <c:v>Decision tre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S$3:$S$12</c:f>
              <c:numCache>
                <c:formatCode>0.00%</c:formatCode>
                <c:ptCount val="10"/>
                <c:pt idx="0">
                  <c:v>0.71258653390138205</c:v>
                </c:pt>
                <c:pt idx="1">
                  <c:v>0.71533427191866705</c:v>
                </c:pt>
                <c:pt idx="2">
                  <c:v>0.71837903228688504</c:v>
                </c:pt>
                <c:pt idx="3">
                  <c:v>0.71325423855792203</c:v>
                </c:pt>
                <c:pt idx="4">
                  <c:v>0.71867605463781703</c:v>
                </c:pt>
                <c:pt idx="5">
                  <c:v>0.71206662896971196</c:v>
                </c:pt>
                <c:pt idx="6">
                  <c:v>0.71481522734585701</c:v>
                </c:pt>
                <c:pt idx="7">
                  <c:v>0.70939389108147999</c:v>
                </c:pt>
                <c:pt idx="8">
                  <c:v>0.71733973532978901</c:v>
                </c:pt>
                <c:pt idx="9">
                  <c:v>0.714665425632102</c:v>
                </c:pt>
              </c:numCache>
            </c:numRef>
          </c:val>
          <c:smooth val="0"/>
          <c:extLst>
            <c:ext xmlns:c16="http://schemas.microsoft.com/office/drawing/2014/chart" uri="{C3380CC4-5D6E-409C-BE32-E72D297353CC}">
              <c16:uniqueId val="{00000001-090A-45D3-A83A-FB5D8A11C552}"/>
            </c:ext>
          </c:extLst>
        </c:ser>
        <c:ser>
          <c:idx val="2"/>
          <c:order val="2"/>
          <c:tx>
            <c:strRef>
              <c:f>Arkusz1!$T$2</c:f>
              <c:strCache>
                <c:ptCount val="1"/>
                <c:pt idx="0">
                  <c:v>SVC</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T$3:$T$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2-090A-45D3-A83A-FB5D8A11C552}"/>
            </c:ext>
          </c:extLst>
        </c:ser>
        <c:dLbls>
          <c:showLegendKey val="0"/>
          <c:showVal val="0"/>
          <c:showCatName val="0"/>
          <c:showSerName val="0"/>
          <c:showPercent val="0"/>
          <c:showBubbleSize val="0"/>
        </c:dLbls>
        <c:marker val="1"/>
        <c:smooth val="0"/>
        <c:axId val="396093416"/>
        <c:axId val="396099320"/>
      </c:lineChart>
      <c:catAx>
        <c:axId val="396093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Window</a:t>
                </a:r>
                <a:r>
                  <a:rPr lang="pl-PL" baseline="0"/>
                  <a:t> length</a:t>
                </a:r>
                <a:endParaRPr lang="pl-PL"/>
              </a:p>
            </c:rich>
          </c:tx>
          <c:layout>
            <c:manualLayout>
              <c:xMode val="edge"/>
              <c:yMode val="edge"/>
              <c:x val="0.42988191788333008"/>
              <c:y val="0.8720271720690341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96099320"/>
        <c:crosses val="autoZero"/>
        <c:auto val="1"/>
        <c:lblAlgn val="ctr"/>
        <c:lblOffset val="100"/>
        <c:noMultiLvlLbl val="0"/>
      </c:catAx>
      <c:valAx>
        <c:axId val="396099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96093416"/>
        <c:crosses val="autoZero"/>
        <c:crossBetween val="between"/>
      </c:valAx>
      <c:spPr>
        <a:noFill/>
        <a:ln>
          <a:noFill/>
        </a:ln>
        <a:effectLst/>
      </c:spPr>
    </c:plotArea>
    <c:legend>
      <c:legendPos val="b"/>
      <c:layout>
        <c:manualLayout>
          <c:xMode val="edge"/>
          <c:yMode val="edge"/>
          <c:x val="0.23932418419414977"/>
          <c:y val="0.92015012769166449"/>
          <c:w val="0.53232662159576294"/>
          <c:h val="5.82195753318339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8AF60B-7DA3-4DCA-90CB-1CDB3D400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3</TotalTime>
  <Pages>7</Pages>
  <Words>6508</Words>
  <Characters>39049</Characters>
  <Application>Microsoft Office Word</Application>
  <DocSecurity>0</DocSecurity>
  <Lines>325</Lines>
  <Paragraphs>9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5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pppy1237@outlook.com</dc:creator>
  <cp:keywords/>
  <dc:description/>
  <cp:lastModifiedBy>xnestea</cp:lastModifiedBy>
  <cp:revision>49</cp:revision>
  <dcterms:created xsi:type="dcterms:W3CDTF">2018-03-15T17:44:00Z</dcterms:created>
  <dcterms:modified xsi:type="dcterms:W3CDTF">2018-03-18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1fa55e5-d5ae-34d9-904a-7ab96193424f</vt:lpwstr>
  </property>
  <property fmtid="{D5CDD505-2E9C-101B-9397-08002B2CF9AE}" pid="24" name="Mendeley Citation Style_1">
    <vt:lpwstr>http://www.zotero.org/styles/apa</vt:lpwstr>
  </property>
</Properties>
</file>